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40AE59" w14:textId="77777777" w:rsidR="00E37958" w:rsidRDefault="002576DF" w:rsidP="00497BCB">
      <w:pPr>
        <w:pStyle w:val="Heading2"/>
        <w:rPr>
          <w:sz w:val="24"/>
          <w:szCs w:val="24"/>
        </w:rPr>
      </w:pPr>
      <w:bookmarkStart w:id="0" w:name="_GoBack"/>
      <w:bookmarkEnd w:id="0"/>
      <w:r w:rsidRPr="0032728A">
        <w:rPr>
          <w:sz w:val="24"/>
          <w:szCs w:val="24"/>
        </w:rPr>
        <w:t xml:space="preserve">Editorial: </w:t>
      </w:r>
    </w:p>
    <w:p w14:paraId="5E68727B" w14:textId="77777777" w:rsidR="00E37958" w:rsidRDefault="00E37958" w:rsidP="00497BCB">
      <w:pPr>
        <w:pStyle w:val="Heading2"/>
        <w:rPr>
          <w:sz w:val="24"/>
          <w:szCs w:val="24"/>
        </w:rPr>
      </w:pPr>
    </w:p>
    <w:p w14:paraId="1A64AB1A" w14:textId="766D692A" w:rsidR="002576DF" w:rsidRPr="0032728A" w:rsidRDefault="002576DF" w:rsidP="00497BCB">
      <w:pPr>
        <w:pStyle w:val="Heading2"/>
        <w:rPr>
          <w:sz w:val="24"/>
          <w:szCs w:val="24"/>
        </w:rPr>
      </w:pPr>
      <w:r w:rsidRPr="0032728A">
        <w:rPr>
          <w:sz w:val="24"/>
          <w:szCs w:val="24"/>
        </w:rPr>
        <w:t>The Optimal Management for People with Acute Stroke and Minor Deficits - Intravenous Thrombolysis or Medical Management?</w:t>
      </w:r>
    </w:p>
    <w:p w14:paraId="65A30006" w14:textId="77777777" w:rsidR="0032728A" w:rsidRPr="0032728A" w:rsidRDefault="0032728A" w:rsidP="0032728A"/>
    <w:p w14:paraId="4DB35100" w14:textId="3B204829" w:rsidR="002576DF" w:rsidRPr="0032728A" w:rsidRDefault="00497BCB" w:rsidP="00497BCB">
      <w:pPr>
        <w:pStyle w:val="Heading2"/>
        <w:rPr>
          <w:b w:val="0"/>
          <w:sz w:val="24"/>
          <w:szCs w:val="24"/>
        </w:rPr>
      </w:pPr>
      <w:r w:rsidRPr="0032728A">
        <w:rPr>
          <w:sz w:val="24"/>
          <w:szCs w:val="24"/>
        </w:rPr>
        <w:t xml:space="preserve">Author: </w:t>
      </w:r>
      <w:r w:rsidRPr="0032728A">
        <w:rPr>
          <w:b w:val="0"/>
          <w:sz w:val="24"/>
          <w:szCs w:val="24"/>
        </w:rPr>
        <w:t>Alan C Cameron</w:t>
      </w:r>
      <w:r w:rsidR="002576DF" w:rsidRPr="0032728A">
        <w:rPr>
          <w:b w:val="0"/>
          <w:sz w:val="24"/>
          <w:szCs w:val="24"/>
          <w:vertAlign w:val="superscript"/>
        </w:rPr>
        <w:t>1</w:t>
      </w:r>
      <w:r w:rsidR="002576DF" w:rsidRPr="0032728A">
        <w:rPr>
          <w:b w:val="0"/>
          <w:sz w:val="24"/>
          <w:szCs w:val="24"/>
        </w:rPr>
        <w:t xml:space="preserve">, </w:t>
      </w:r>
      <w:r w:rsidRPr="0032728A">
        <w:rPr>
          <w:b w:val="0"/>
          <w:sz w:val="24"/>
          <w:szCs w:val="24"/>
        </w:rPr>
        <w:t xml:space="preserve">Azmil H </w:t>
      </w:r>
      <w:r w:rsidR="002576DF" w:rsidRPr="0032728A">
        <w:rPr>
          <w:b w:val="0"/>
          <w:sz w:val="24"/>
          <w:szCs w:val="24"/>
        </w:rPr>
        <w:t>Abdul-Rahim</w:t>
      </w:r>
      <w:r w:rsidR="002576DF" w:rsidRPr="0032728A">
        <w:rPr>
          <w:b w:val="0"/>
          <w:sz w:val="24"/>
          <w:szCs w:val="24"/>
          <w:vertAlign w:val="superscript"/>
        </w:rPr>
        <w:t>2</w:t>
      </w:r>
      <w:r w:rsidRPr="0032728A">
        <w:rPr>
          <w:b w:val="0"/>
          <w:sz w:val="24"/>
          <w:szCs w:val="24"/>
          <w:vertAlign w:val="superscript"/>
        </w:rPr>
        <w:t>, 3</w:t>
      </w:r>
    </w:p>
    <w:p w14:paraId="5AF8A430" w14:textId="77777777" w:rsidR="0032728A" w:rsidRDefault="0032728A" w:rsidP="002576DF">
      <w:pPr>
        <w:pStyle w:val="Heading3"/>
        <w:rPr>
          <w:sz w:val="24"/>
        </w:rPr>
      </w:pPr>
    </w:p>
    <w:p w14:paraId="73375DC4" w14:textId="1FE979F6" w:rsidR="002576DF" w:rsidRPr="0032728A" w:rsidRDefault="002576DF" w:rsidP="002576DF">
      <w:pPr>
        <w:pStyle w:val="Heading3"/>
        <w:rPr>
          <w:sz w:val="24"/>
        </w:rPr>
      </w:pPr>
      <w:r w:rsidRPr="0032728A">
        <w:rPr>
          <w:sz w:val="24"/>
        </w:rPr>
        <w:t>Affiliations</w:t>
      </w:r>
    </w:p>
    <w:p w14:paraId="5CFFF4D2" w14:textId="7CDADA7A" w:rsidR="0032728A" w:rsidRPr="0032728A" w:rsidRDefault="0032728A" w:rsidP="0032728A">
      <w:pPr>
        <w:numPr>
          <w:ilvl w:val="0"/>
          <w:numId w:val="2"/>
        </w:numPr>
        <w:rPr>
          <w:sz w:val="24"/>
          <w:szCs w:val="24"/>
        </w:rPr>
      </w:pPr>
      <w:r w:rsidRPr="0032728A">
        <w:rPr>
          <w:sz w:val="24"/>
          <w:szCs w:val="24"/>
        </w:rPr>
        <w:t>School of Cardiovascular and Metabolic Health, University of Glasgow, Glasgow, UK</w:t>
      </w:r>
    </w:p>
    <w:p w14:paraId="6D3D4F5D" w14:textId="15BE529C" w:rsidR="0032728A" w:rsidRPr="0032728A" w:rsidRDefault="0032728A" w:rsidP="0032728A">
      <w:pPr>
        <w:numPr>
          <w:ilvl w:val="0"/>
          <w:numId w:val="2"/>
        </w:numPr>
        <w:spacing w:after="0"/>
        <w:rPr>
          <w:sz w:val="24"/>
          <w:szCs w:val="24"/>
        </w:rPr>
      </w:pPr>
      <w:r w:rsidRPr="0032728A">
        <w:rPr>
          <w:sz w:val="24"/>
          <w:szCs w:val="24"/>
        </w:rPr>
        <w:t>Liverpool Centre for Cardiovascular Science at University of Liverpool, Liverpool John Moores University and Liverpool Heart &amp; Chest Hospital, Liverpool, UK</w:t>
      </w:r>
    </w:p>
    <w:p w14:paraId="79425C8D" w14:textId="40B0ADC1" w:rsidR="00497BCB" w:rsidRPr="00E37958" w:rsidRDefault="0032728A" w:rsidP="002576DF">
      <w:pPr>
        <w:numPr>
          <w:ilvl w:val="0"/>
          <w:numId w:val="2"/>
        </w:numPr>
        <w:rPr>
          <w:sz w:val="24"/>
          <w:szCs w:val="24"/>
        </w:rPr>
      </w:pPr>
      <w:r w:rsidRPr="0032728A">
        <w:rPr>
          <w:sz w:val="24"/>
          <w:szCs w:val="24"/>
        </w:rPr>
        <w:t>Cardiovascular and Metabolic Medicine, Institute of Life Course and Medical Sciences, University of Liverpool, UK</w:t>
      </w:r>
    </w:p>
    <w:p w14:paraId="3E3DEBC7" w14:textId="470DD8C8" w:rsidR="002576DF" w:rsidRPr="0032728A" w:rsidRDefault="002576DF" w:rsidP="002576DF">
      <w:pPr>
        <w:pStyle w:val="Heading3"/>
        <w:rPr>
          <w:sz w:val="24"/>
        </w:rPr>
      </w:pPr>
      <w:r w:rsidRPr="0032728A">
        <w:rPr>
          <w:sz w:val="24"/>
        </w:rPr>
        <w:t>Corresponding author</w:t>
      </w:r>
    </w:p>
    <w:p w14:paraId="1EE51843" w14:textId="77777777" w:rsidR="002F0209" w:rsidRPr="002F0209" w:rsidRDefault="002F0209" w:rsidP="002F0209">
      <w:pPr>
        <w:pStyle w:val="Heading3"/>
        <w:rPr>
          <w:rFonts w:eastAsia="Calibri" w:cs="Arial"/>
          <w:b w:val="0"/>
          <w:sz w:val="24"/>
        </w:rPr>
      </w:pPr>
      <w:r w:rsidRPr="002F0209">
        <w:rPr>
          <w:rFonts w:eastAsia="Calibri" w:cs="Arial"/>
          <w:b w:val="0"/>
          <w:sz w:val="24"/>
        </w:rPr>
        <w:t>Dr Alan Charles Cameron</w:t>
      </w:r>
    </w:p>
    <w:p w14:paraId="1F879F6D" w14:textId="6A6FFCF9" w:rsidR="002F0209" w:rsidRPr="002F0209" w:rsidRDefault="002F0209" w:rsidP="002F0209">
      <w:pPr>
        <w:pStyle w:val="Heading3"/>
        <w:rPr>
          <w:rFonts w:eastAsia="Calibri" w:cs="Arial"/>
          <w:b w:val="0"/>
          <w:sz w:val="24"/>
        </w:rPr>
      </w:pPr>
      <w:r w:rsidRPr="002F0209">
        <w:rPr>
          <w:rFonts w:eastAsia="Calibri" w:cs="Arial"/>
          <w:b w:val="0"/>
          <w:sz w:val="24"/>
        </w:rPr>
        <w:t>School of Cardiovascular and Metabolic Health</w:t>
      </w:r>
      <w:r>
        <w:rPr>
          <w:rFonts w:eastAsia="Calibri" w:cs="Arial"/>
          <w:b w:val="0"/>
          <w:sz w:val="24"/>
        </w:rPr>
        <w:t xml:space="preserve">, </w:t>
      </w:r>
      <w:r w:rsidRPr="002F0209">
        <w:rPr>
          <w:rFonts w:eastAsia="Calibri" w:cs="Arial"/>
          <w:b w:val="0"/>
          <w:sz w:val="24"/>
        </w:rPr>
        <w:t>University of Glasgow</w:t>
      </w:r>
    </w:p>
    <w:p w14:paraId="4FBD3C16" w14:textId="4CDB80F7" w:rsidR="002F0209" w:rsidRPr="002F0209" w:rsidRDefault="002F0209" w:rsidP="002F0209">
      <w:pPr>
        <w:pStyle w:val="Heading3"/>
        <w:rPr>
          <w:rFonts w:eastAsia="Calibri" w:cs="Arial"/>
          <w:b w:val="0"/>
          <w:sz w:val="24"/>
        </w:rPr>
      </w:pPr>
      <w:r w:rsidRPr="002F0209">
        <w:rPr>
          <w:rFonts w:eastAsia="Calibri" w:cs="Arial"/>
          <w:b w:val="0"/>
          <w:sz w:val="24"/>
        </w:rPr>
        <w:t>Room M0.07, Office Block</w:t>
      </w:r>
      <w:r>
        <w:rPr>
          <w:rFonts w:eastAsia="Calibri" w:cs="Arial"/>
          <w:b w:val="0"/>
          <w:sz w:val="24"/>
        </w:rPr>
        <w:t xml:space="preserve">, </w:t>
      </w:r>
      <w:r w:rsidRPr="002F0209">
        <w:rPr>
          <w:rFonts w:eastAsia="Calibri" w:cs="Arial"/>
          <w:b w:val="0"/>
          <w:sz w:val="24"/>
        </w:rPr>
        <w:t>Queen Elizabeth University Hospital</w:t>
      </w:r>
      <w:r>
        <w:rPr>
          <w:rFonts w:eastAsia="Calibri" w:cs="Arial"/>
          <w:b w:val="0"/>
          <w:sz w:val="24"/>
        </w:rPr>
        <w:t xml:space="preserve">, </w:t>
      </w:r>
      <w:r w:rsidRPr="002F0209">
        <w:rPr>
          <w:rFonts w:eastAsia="Calibri" w:cs="Arial"/>
          <w:b w:val="0"/>
          <w:sz w:val="24"/>
        </w:rPr>
        <w:t xml:space="preserve">Glasgow, </w:t>
      </w:r>
      <w:r>
        <w:rPr>
          <w:rFonts w:eastAsia="Calibri" w:cs="Arial"/>
          <w:b w:val="0"/>
          <w:sz w:val="24"/>
        </w:rPr>
        <w:t xml:space="preserve">UK, </w:t>
      </w:r>
      <w:r w:rsidRPr="002F0209">
        <w:rPr>
          <w:rFonts w:eastAsia="Calibri" w:cs="Arial"/>
          <w:b w:val="0"/>
          <w:sz w:val="24"/>
        </w:rPr>
        <w:t>G51 4TF</w:t>
      </w:r>
    </w:p>
    <w:p w14:paraId="6B4B5FD5" w14:textId="77777777" w:rsidR="002F0209" w:rsidRPr="00E74B32" w:rsidRDefault="002F0209" w:rsidP="002F0209">
      <w:pPr>
        <w:pStyle w:val="Heading3"/>
        <w:rPr>
          <w:rFonts w:eastAsia="Calibri" w:cs="Arial"/>
          <w:b w:val="0"/>
          <w:sz w:val="24"/>
          <w:lang w:val="fr-FR"/>
        </w:rPr>
      </w:pPr>
      <w:r w:rsidRPr="00E74B32">
        <w:rPr>
          <w:rFonts w:eastAsia="Calibri" w:cs="Arial"/>
          <w:b w:val="0"/>
          <w:sz w:val="24"/>
          <w:lang w:val="fr-FR"/>
        </w:rPr>
        <w:t xml:space="preserve">Tel: </w:t>
      </w:r>
      <w:r w:rsidRPr="00E74B32">
        <w:rPr>
          <w:rFonts w:eastAsia="Calibri" w:cs="Arial"/>
          <w:b w:val="0"/>
          <w:sz w:val="24"/>
          <w:lang w:val="fr-FR"/>
        </w:rPr>
        <w:tab/>
        <w:t>+44(0)141 451 5890</w:t>
      </w:r>
    </w:p>
    <w:p w14:paraId="735BE15D" w14:textId="06101EF9" w:rsidR="002576DF" w:rsidRPr="00E74B32" w:rsidRDefault="002F0209" w:rsidP="002F0209">
      <w:pPr>
        <w:rPr>
          <w:sz w:val="24"/>
          <w:szCs w:val="24"/>
          <w:lang w:val="fr-FR"/>
        </w:rPr>
      </w:pPr>
      <w:r w:rsidRPr="00E74B32">
        <w:rPr>
          <w:sz w:val="24"/>
          <w:lang w:val="fr-FR"/>
        </w:rPr>
        <w:t xml:space="preserve">Email: </w:t>
      </w:r>
      <w:r w:rsidRPr="00E74B32">
        <w:rPr>
          <w:sz w:val="24"/>
          <w:lang w:val="fr-FR"/>
        </w:rPr>
        <w:tab/>
      </w:r>
      <w:hyperlink r:id="rId7" w:history="1">
        <w:r w:rsidR="00300E35" w:rsidRPr="003B0A1C">
          <w:rPr>
            <w:rStyle w:val="Hyperlink"/>
            <w:sz w:val="24"/>
            <w:lang w:val="fr-FR"/>
          </w:rPr>
          <w:t>alan.cameron.2@glasgow.ac.uk</w:t>
        </w:r>
      </w:hyperlink>
      <w:r w:rsidR="00300E35">
        <w:rPr>
          <w:sz w:val="24"/>
          <w:lang w:val="fr-FR"/>
        </w:rPr>
        <w:t xml:space="preserve"> </w:t>
      </w:r>
      <w:r w:rsidR="00497BCB" w:rsidRPr="00E74B32">
        <w:rPr>
          <w:sz w:val="24"/>
          <w:szCs w:val="24"/>
          <w:lang w:val="fr-FR"/>
        </w:rPr>
        <w:t xml:space="preserve"> </w:t>
      </w:r>
    </w:p>
    <w:p w14:paraId="3882D101" w14:textId="55068E51" w:rsidR="002576DF" w:rsidRPr="0032728A" w:rsidRDefault="002576DF" w:rsidP="00E37958">
      <w:pPr>
        <w:pStyle w:val="Heading3"/>
        <w:rPr>
          <w:sz w:val="24"/>
        </w:rPr>
      </w:pPr>
      <w:r w:rsidRPr="0032728A">
        <w:rPr>
          <w:sz w:val="24"/>
        </w:rPr>
        <w:t>Number of Figures</w:t>
      </w:r>
      <w:r w:rsidRPr="0032728A">
        <w:rPr>
          <w:sz w:val="24"/>
        </w:rPr>
        <w:tab/>
      </w:r>
      <w:r w:rsidRPr="00E37958">
        <w:rPr>
          <w:b w:val="0"/>
          <w:bCs/>
          <w:sz w:val="24"/>
        </w:rPr>
        <w:t>1</w:t>
      </w:r>
    </w:p>
    <w:p w14:paraId="0D98F5D3" w14:textId="778EA505" w:rsidR="002576DF" w:rsidRPr="0032728A" w:rsidRDefault="002576DF" w:rsidP="00E37958">
      <w:pPr>
        <w:pStyle w:val="Heading3"/>
        <w:rPr>
          <w:sz w:val="24"/>
        </w:rPr>
      </w:pPr>
      <w:r w:rsidRPr="0032728A">
        <w:rPr>
          <w:sz w:val="24"/>
        </w:rPr>
        <w:t xml:space="preserve">Word count </w:t>
      </w:r>
      <w:r w:rsidRPr="0032728A">
        <w:rPr>
          <w:sz w:val="24"/>
        </w:rPr>
        <w:tab/>
      </w:r>
      <w:r w:rsidR="00E74B32" w:rsidRPr="00E37958">
        <w:rPr>
          <w:b w:val="0"/>
          <w:bCs/>
          <w:sz w:val="24"/>
        </w:rPr>
        <w:t xml:space="preserve">1105 </w:t>
      </w:r>
      <w:r w:rsidRPr="00E37958">
        <w:rPr>
          <w:b w:val="0"/>
          <w:bCs/>
          <w:sz w:val="24"/>
        </w:rPr>
        <w:t>words</w:t>
      </w:r>
    </w:p>
    <w:p w14:paraId="227394DF" w14:textId="29E7BDDA" w:rsidR="00C42DAD" w:rsidRDefault="0032728A" w:rsidP="002576DF">
      <w:r>
        <w:br w:type="page"/>
      </w:r>
      <w:r w:rsidR="006B280E">
        <w:lastRenderedPageBreak/>
        <w:t>Stroke remains a global healthcare problem, associated with a high mortality and morbidity</w:t>
      </w:r>
      <w:r w:rsidR="00C42DAD">
        <w:t xml:space="preserve"> </w:t>
      </w:r>
      <w:r w:rsidR="003F063B">
        <w:t xml:space="preserve">in the </w:t>
      </w:r>
      <w:r w:rsidR="00C42DAD">
        <w:t>post-stroke</w:t>
      </w:r>
      <w:r w:rsidR="003F063B">
        <w:t xml:space="preserve"> period</w:t>
      </w:r>
      <w:r w:rsidR="006B280E">
        <w:t xml:space="preserve">.  Much evidence </w:t>
      </w:r>
      <w:r w:rsidR="00C42DAD">
        <w:t xml:space="preserve">is </w:t>
      </w:r>
      <w:r w:rsidR="00BD71AA">
        <w:t>accumulated</w:t>
      </w:r>
      <w:r w:rsidR="00C42DAD">
        <w:t xml:space="preserve"> </w:t>
      </w:r>
      <w:r w:rsidR="006B280E">
        <w:t xml:space="preserve">on ischaemic strokes (and its </w:t>
      </w:r>
      <w:r w:rsidR="003F063B">
        <w:t>acute management</w:t>
      </w:r>
      <w:r w:rsidR="006B280E">
        <w:t>)</w:t>
      </w:r>
      <w:r w:rsidR="003F063B">
        <w:t xml:space="preserve"> and its associated risk factors,</w:t>
      </w:r>
      <w:r w:rsidR="0048746A">
        <w:fldChar w:fldCharType="begin">
          <w:fldData xml:space="preserve">PEVuZE5vdGU+PENpdGU+PEF1dGhvcj5SaXZhczwvQXV0aG9yPjxZZWFyPjIwMjI8L1llYXI+PFJl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</w:fldData>
        </w:fldChar>
      </w:r>
      <w:r w:rsidR="0048746A">
        <w:instrText xml:space="preserve"> ADDIN EN.CITE </w:instrText>
      </w:r>
      <w:r w:rsidR="0048746A">
        <w:fldChar w:fldCharType="begin">
          <w:fldData xml:space="preserve">PEVuZE5vdGU+PENpdGU+PEF1dGhvcj5SaXZhczwvQXV0aG9yPjxZZWFyPjIwMjI8L1llYXI+PFJl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</w:fldData>
        </w:fldChar>
      </w:r>
      <w:r w:rsidR="0048746A">
        <w:instrText xml:space="preserve"> ADDIN EN.CITE.DATA </w:instrText>
      </w:r>
      <w:r w:rsidR="0048746A">
        <w:fldChar w:fldCharType="end"/>
      </w:r>
      <w:r w:rsidR="0048746A">
        <w:fldChar w:fldCharType="separate"/>
      </w:r>
      <w:r w:rsidR="0048746A" w:rsidRPr="0048746A">
        <w:rPr>
          <w:noProof/>
          <w:vertAlign w:val="superscript"/>
        </w:rPr>
        <w:t>1, 2</w:t>
      </w:r>
      <w:r w:rsidR="0048746A">
        <w:fldChar w:fldCharType="end"/>
      </w:r>
      <w:r w:rsidR="003F063B">
        <w:t xml:space="preserve"> as well as the initiation of antithrombotic therapy.</w:t>
      </w:r>
      <w:r w:rsidR="0048746A">
        <w:fldChar w:fldCharType="begin">
          <w:fldData xml:space="preserve">PEVuZE5vdGU+PENpdGU+PEF1dGhvcj5DaGFuZzwvQXV0aG9yPjxZZWFyPjIwMjI8L1llYXI+PFJl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</w:fldData>
        </w:fldChar>
      </w:r>
      <w:r w:rsidR="0048746A">
        <w:instrText xml:space="preserve"> ADDIN EN.CITE </w:instrText>
      </w:r>
      <w:r w:rsidR="0048746A">
        <w:fldChar w:fldCharType="begin">
          <w:fldData xml:space="preserve">PEVuZE5vdGU+PENpdGU+PEF1dGhvcj5DaGFuZzwvQXV0aG9yPjxZZWFyPjIwMjI8L1llYXI+PFJl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</w:fldData>
        </w:fldChar>
      </w:r>
      <w:r w:rsidR="0048746A">
        <w:instrText xml:space="preserve"> ADDIN EN.CITE.DATA </w:instrText>
      </w:r>
      <w:r w:rsidR="0048746A">
        <w:fldChar w:fldCharType="end"/>
      </w:r>
      <w:r w:rsidR="0048746A">
        <w:fldChar w:fldCharType="separate"/>
      </w:r>
      <w:r w:rsidR="0048746A" w:rsidRPr="0048746A">
        <w:rPr>
          <w:noProof/>
          <w:vertAlign w:val="superscript"/>
        </w:rPr>
        <w:t>3</w:t>
      </w:r>
      <w:r w:rsidR="0048746A">
        <w:fldChar w:fldCharType="end"/>
      </w:r>
      <w:r w:rsidR="006B280E">
        <w:t xml:space="preserve"> </w:t>
      </w:r>
      <w:r w:rsidR="003F063B">
        <w:t>T</w:t>
      </w:r>
      <w:r w:rsidR="006B280E">
        <w:t>he high risks associated with haemorrhagic stroke</w:t>
      </w:r>
      <w:r w:rsidR="005F2A3A">
        <w:t xml:space="preserve"> are </w:t>
      </w:r>
      <w:r w:rsidR="003F063B">
        <w:t xml:space="preserve">also </w:t>
      </w:r>
      <w:r w:rsidR="005F2A3A">
        <w:t>increasingly recognised,</w:t>
      </w:r>
      <w:r w:rsidR="0048746A">
        <w:fldChar w:fldCharType="begin">
          <w:fldData xml:space="preserve">PEVuZE5vdGU+PENpdGU+PEF1dGhvcj5Ba3llYTwvQXV0aG9yPjxZZWFyPjIwMjI8L1llYXI+PFJl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</w:fldData>
        </w:fldChar>
      </w:r>
      <w:r w:rsidR="0048746A">
        <w:instrText xml:space="preserve"> ADDIN EN.CITE </w:instrText>
      </w:r>
      <w:r w:rsidR="0048746A">
        <w:fldChar w:fldCharType="begin">
          <w:fldData xml:space="preserve">PEVuZE5vdGU+PENpdGU+PEF1dGhvcj5Ba3llYTwvQXV0aG9yPjxZZWFyPjIwMjI8L1llYXI+PFJl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</w:fldData>
        </w:fldChar>
      </w:r>
      <w:r w:rsidR="0048746A">
        <w:instrText xml:space="preserve"> ADDIN EN.CITE.DATA </w:instrText>
      </w:r>
      <w:r w:rsidR="0048746A">
        <w:fldChar w:fldCharType="end"/>
      </w:r>
      <w:r w:rsidR="0048746A">
        <w:fldChar w:fldCharType="separate"/>
      </w:r>
      <w:r w:rsidR="0048746A" w:rsidRPr="0048746A">
        <w:rPr>
          <w:noProof/>
          <w:vertAlign w:val="superscript"/>
        </w:rPr>
        <w:t>4</w:t>
      </w:r>
      <w:r w:rsidR="0048746A">
        <w:fldChar w:fldCharType="end"/>
      </w:r>
      <w:r w:rsidR="005F2A3A">
        <w:t xml:space="preserve"> with focus over how and when antithrombotic therapy </w:t>
      </w:r>
      <w:r w:rsidR="00C42DAD">
        <w:t xml:space="preserve">is started </w:t>
      </w:r>
      <w:r w:rsidR="005F2A3A">
        <w:t>in such patients</w:t>
      </w:r>
      <w:r w:rsidR="0048746A">
        <w:t>.</w:t>
      </w:r>
      <w:r w:rsidR="0048746A">
        <w:fldChar w:fldCharType="begin">
          <w:fldData xml:space="preserve">PEVuZE5vdGU+PENpdGU+PEF1dGhvcj5JdmFueTwvQXV0aG9yPjxZZWFyPjIwMjI8L1llYXI+PFJl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</w:fldData>
        </w:fldChar>
      </w:r>
      <w:r w:rsidR="0048746A">
        <w:instrText xml:space="preserve"> ADDIN EN.CITE </w:instrText>
      </w:r>
      <w:r w:rsidR="0048746A">
        <w:fldChar w:fldCharType="begin">
          <w:fldData xml:space="preserve">PEVuZE5vdGU+PENpdGU+PEF1dGhvcj5JdmFueTwvQXV0aG9yPjxZZWFyPjIwMjI8L1llYXI+PFJl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</w:fldData>
        </w:fldChar>
      </w:r>
      <w:r w:rsidR="0048746A">
        <w:instrText xml:space="preserve"> ADDIN EN.CITE.DATA </w:instrText>
      </w:r>
      <w:r w:rsidR="0048746A">
        <w:fldChar w:fldCharType="end"/>
      </w:r>
      <w:r w:rsidR="0048746A">
        <w:fldChar w:fldCharType="separate"/>
      </w:r>
      <w:r w:rsidR="0048746A" w:rsidRPr="0048746A">
        <w:rPr>
          <w:noProof/>
          <w:vertAlign w:val="superscript"/>
        </w:rPr>
        <w:t>5</w:t>
      </w:r>
      <w:r w:rsidR="0048746A">
        <w:fldChar w:fldCharType="end"/>
      </w:r>
      <w:r w:rsidR="005F2A3A">
        <w:t xml:space="preserve">  </w:t>
      </w:r>
      <w:r w:rsidR="003F063B">
        <w:t>In addition</w:t>
      </w:r>
      <w:r w:rsidR="005F2A3A">
        <w:t>, a more holistic and integrated care approach to stroke management has been advocated, given the high risk of subsequent cardiovascular events following the initial stroke</w:t>
      </w:r>
      <w:r w:rsidR="0048746A">
        <w:t>.</w:t>
      </w:r>
      <w:r w:rsidR="0048746A">
        <w:fldChar w:fldCharType="begin"/>
      </w:r>
      <w:r w:rsidR="0048746A">
        <w:instrText xml:space="preserve"> ADDIN EN.CITE &lt;EndNote&gt;&lt;Cite&gt;&lt;Author&gt;Lip&lt;/Author&gt;&lt;Year&gt;2022&lt;/Year&gt;&lt;RecNum&gt;1753&lt;/RecNum&gt;&lt;DisplayText&gt;&lt;style face="superscript"&gt;6&lt;/style&gt;&lt;/DisplayText&gt;&lt;record&gt;&lt;rec-number&gt;1753&lt;/rec-number&gt;&lt;foreign-keys&gt;&lt;key app="EN" db-id="s5eawpdwza5e55e0vdlvz0xfsxw2fxvpsv9f" timestamp="1681469375"&gt;1753&lt;/key&gt;&lt;/foreign-keys&gt;&lt;ref-type name="Journal Article"&gt;17&lt;/ref-type&gt;&lt;contributors&gt;&lt;authors&gt;&lt;author&gt;Lip, G. Y. H.&lt;/author&gt;&lt;author&gt;Ntaios, G.&lt;/author&gt;&lt;/authors&gt;&lt;/contributors&gt;&lt;auth-address&gt;Liverpool Centre for Cardiovascular Science, University of Liverpool and Liverpool Heart &amp;amp; Chest Hospital, Liverpool, United Kingdom.&amp;#xD;Department of Clinical Medicine, Aalborg University, Aalborg, Denmark.&amp;#xD;Department of Internal Medicine, Faculty of Medicine, School of Health Sciences, University of Thessaly, Larissa, Greece.&lt;/auth-address&gt;&lt;titles&gt;&lt;title&gt;&amp;quot;Novel Clinical Concepts in Thrombosis&amp;quot;: Integrated Care for Stroke Management-Easy as ABC&lt;/title&gt;&lt;secondary-title&gt;Thromb Haemost&lt;/secondary-title&gt;&lt;/titles&gt;&lt;periodical&gt;&lt;full-title&gt;Thromb Haemost&lt;/full-title&gt;&lt;abbr-1&gt;Thrombosis and haemostasis&lt;/abbr-1&gt;&lt;/periodical&gt;&lt;pages&gt;316-319&lt;/pages&gt;&lt;volume&gt;122&lt;/volume&gt;&lt;number&gt;3&lt;/number&gt;&lt;edition&gt;2021/09/03&lt;/edition&gt;&lt;keywords&gt;&lt;keyword&gt;*Atrial Fibrillation&lt;/keyword&gt;&lt;keyword&gt;*Delivery of Health Care, Integrated&lt;/keyword&gt;&lt;keyword&gt;Humans&lt;/keyword&gt;&lt;keyword&gt;*Stroke/diagnosis/therapy&lt;/keyword&gt;&lt;keyword&gt;*Thrombosis/diagnosis/therapy&lt;/keyword&gt;&lt;/keywords&gt;&lt;dates&gt;&lt;year&gt;2022&lt;/year&gt;&lt;pub-dates&gt;&lt;date&gt;Mar&lt;/date&gt;&lt;/pub-dates&gt;&lt;/dates&gt;&lt;isbn&gt;0340-6245&lt;/isbn&gt;&lt;accession-num&gt;34474499&lt;/accession-num&gt;&lt;urls&gt;&lt;/urls&gt;&lt;electronic-resource-num&gt;10.1055/a-1632-1777&lt;/electronic-resource-num&gt;&lt;remote-database-provider&gt;NLM&lt;/remote-database-provider&gt;&lt;language&gt;eng&lt;/language&gt;&lt;/record&gt;&lt;/Cite&gt;&lt;/EndNote&gt;</w:instrText>
      </w:r>
      <w:r w:rsidR="0048746A">
        <w:fldChar w:fldCharType="separate"/>
      </w:r>
      <w:r w:rsidR="0048746A" w:rsidRPr="0048746A">
        <w:rPr>
          <w:noProof/>
          <w:vertAlign w:val="superscript"/>
        </w:rPr>
        <w:t>6</w:t>
      </w:r>
      <w:r w:rsidR="0048746A">
        <w:fldChar w:fldCharType="end"/>
      </w:r>
      <w:r w:rsidR="00C42DAD">
        <w:t xml:space="preserve">  </w:t>
      </w:r>
    </w:p>
    <w:p w14:paraId="32F87957" w14:textId="634903F7" w:rsidR="00300E35" w:rsidRDefault="00C42DAD" w:rsidP="00C42DAD">
      <w:r>
        <w:t>In the acute stage, how best to manage those who present acutely with minor ischaemic strokes has posed</w:t>
      </w:r>
      <w:r w:rsidR="00F851ED">
        <w:t xml:space="preserve"> </w:t>
      </w:r>
      <w:r w:rsidR="00A70162">
        <w:t>a therapeutic dilemma for stroke clinicians.</w:t>
      </w:r>
      <w:r w:rsidR="00295E3B">
        <w:fldChar w:fldCharType="begin"/>
      </w:r>
      <w:r w:rsidR="0048746A">
        <w:instrText xml:space="preserve"> ADDIN EN.CITE &lt;EndNote&gt;&lt;Cite&gt;&lt;Author&gt;Ferrari&lt;/Author&gt;&lt;Year&gt;2021&lt;/Year&gt;&lt;RecNum&gt;344&lt;/RecNum&gt;&lt;DisplayText&gt;&lt;style face="superscript"&gt;7&lt;/style&gt;&lt;/DisplayText&gt;&lt;record&gt;&lt;rec-number&gt;344&lt;/rec-number&gt;&lt;foreign-keys&gt;&lt;key app="EN" db-id="eptw9rz23w5sw2erzvixfwf2xxwwwspvz5vr" timestamp="1679408259"&gt;344&lt;/key&gt;&lt;/foreign-keys&gt;&lt;ref-type name="Journal Article"&gt;17&lt;/ref-type&gt;&lt;contributors&gt;&lt;authors&gt;&lt;author&gt;Ferrari, J.&lt;/author&gt;&lt;author&gt;Reynolds, A.&lt;/author&gt;&lt;author&gt;Knoflach, M.&lt;/author&gt;&lt;author&gt;Sykora, M.&lt;/author&gt;&lt;/authors&gt;&lt;/contributors&gt;&lt;auth-address&gt;Department of Neurology, St John&amp;apos;s Hospital, Vienna, Austria.&amp;#xD;Department of Neurology, St Vincent&amp;apos;s University Hospital, Dublin, Ireland.&amp;#xD;Department of Neurology, Medical University of Innsbruck, Innsbruck, Austria.&amp;#xD;Medical Faculty, Sigmund Freud University Vienna, Vienna, Austria.&lt;/auth-address&gt;&lt;titles&gt;&lt;title&gt;Acute Ischemic Stroke With Mild Symptoms-To Thrombolyse or Not to Thrombolyse?&lt;/title&gt;&lt;secondary-title&gt;Front Neurol&lt;/secondary-title&gt;&lt;/titles&gt;&lt;periodical&gt;&lt;full-title&gt;Front Neurol&lt;/full-title&gt;&lt;/periodical&gt;&lt;pages&gt;760813&lt;/pages&gt;&lt;volume&gt;12&lt;/volume&gt;&lt;edition&gt;2021/12/07&lt;/edition&gt;&lt;keywords&gt;&lt;keyword&gt;DAPT (dual antiplatelet therapy)&lt;/keyword&gt;&lt;keyword&gt;minor stroke&lt;/keyword&gt;&lt;keyword&gt;rapidly improving stroke symptoms&lt;/keyword&gt;&lt;keyword&gt;thrombolysis/thrombolytic agents&lt;/keyword&gt;&lt;keyword&gt;very mild severity&lt;/keyword&gt;&lt;keyword&gt;commercial or financial relationships that could be construed as a potential&lt;/keyword&gt;&lt;keyword&gt;conflict of interest.&lt;/keyword&gt;&lt;/keywords&gt;&lt;dates&gt;&lt;year&gt;2021&lt;/year&gt;&lt;/dates&gt;&lt;isbn&gt;1664-2295 (Print)&amp;#xD;1664-2295 (Electronic)&amp;#xD;1664-2295 (Linking)&lt;/isbn&gt;&lt;accession-num&gt;34867745&lt;/accession-num&gt;&lt;urls&gt;&lt;related-urls&gt;&lt;url&gt;https://www.ncbi.nlm.nih.gov/pubmed/34867745&lt;/url&gt;&lt;/related-urls&gt;&lt;/urls&gt;&lt;custom2&gt;PMC8637329&lt;/custom2&gt;&lt;electronic-resource-num&gt;10.3389/fneur.2021.760813&lt;/electronic-resource-num&gt;&lt;/record&gt;&lt;/Cite&gt;&lt;/EndNote&gt;</w:instrText>
      </w:r>
      <w:r w:rsidR="00295E3B">
        <w:fldChar w:fldCharType="separate"/>
      </w:r>
      <w:r w:rsidR="0048746A" w:rsidRPr="0048746A">
        <w:rPr>
          <w:noProof/>
          <w:vertAlign w:val="superscript"/>
        </w:rPr>
        <w:t>7</w:t>
      </w:r>
      <w:r w:rsidR="00295E3B">
        <w:fldChar w:fldCharType="end"/>
      </w:r>
      <w:r w:rsidR="00A70162">
        <w:t xml:space="preserve"> On the one hand, we </w:t>
      </w:r>
      <w:r w:rsidR="009253F8">
        <w:t>wish</w:t>
      </w:r>
      <w:r w:rsidR="00A70162">
        <w:t xml:space="preserve"> to restore any impairment in cerebral blood flow, prevent subsequent ischaemia and improve functional recovery; while on the other, avoiding neurological deterioration or symptomatic intracranial haemorrhage (sICH) which </w:t>
      </w:r>
      <w:r w:rsidR="00A118CE">
        <w:t xml:space="preserve">is </w:t>
      </w:r>
      <w:r w:rsidR="00F851ED">
        <w:t xml:space="preserve">one </w:t>
      </w:r>
      <w:r w:rsidR="00A70162">
        <w:t>of the most feared complications in the early period after stroke</w:t>
      </w:r>
      <w:r w:rsidR="002576DF">
        <w:t>.</w:t>
      </w:r>
      <w:r w:rsidR="00A70162">
        <w:t xml:space="preserve"> The efficacy of intravenous thrombolysis</w:t>
      </w:r>
      <w:r w:rsidR="00851DC2">
        <w:t xml:space="preserve"> </w:t>
      </w:r>
      <w:r w:rsidR="00A70162">
        <w:t>is generally well established in the context of acute ischaemic stroke</w:t>
      </w:r>
      <w:r w:rsidR="00300E35">
        <w:t>.</w:t>
      </w:r>
      <w:r w:rsidR="00962EC4">
        <w:fldChar w:fldCharType="begin">
          <w:fldData xml:space="preserve">PEVuZE5vdGU+PENpdGU+PEF1dGhvcj5FbWJlcnNvbjwvQXV0aG9yPjxZZWFyPjIwMTQ8L1llYXI+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==
</w:fldData>
        </w:fldChar>
      </w:r>
      <w:r w:rsidR="0048746A">
        <w:instrText xml:space="preserve"> ADDIN EN.CITE </w:instrText>
      </w:r>
      <w:r w:rsidR="0048746A">
        <w:fldChar w:fldCharType="begin">
          <w:fldData xml:space="preserve">PEVuZE5vdGU+PENpdGU+PEF1dGhvcj5FbWJlcnNvbjwvQXV0aG9yPjxZZWFyPjIwMTQ8L1llYXI+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==
</w:fldData>
        </w:fldChar>
      </w:r>
      <w:r w:rsidR="0048746A">
        <w:instrText xml:space="preserve"> ADDIN EN.CITE.DATA </w:instrText>
      </w:r>
      <w:r w:rsidR="0048746A">
        <w:fldChar w:fldCharType="end"/>
      </w:r>
      <w:r w:rsidR="00962EC4">
        <w:fldChar w:fldCharType="separate"/>
      </w:r>
      <w:r w:rsidR="0048746A" w:rsidRPr="0048746A">
        <w:rPr>
          <w:noProof/>
          <w:vertAlign w:val="superscript"/>
        </w:rPr>
        <w:t>8</w:t>
      </w:r>
      <w:r w:rsidR="00962EC4">
        <w:fldChar w:fldCharType="end"/>
      </w:r>
      <w:r w:rsidR="00A70162">
        <w:t xml:space="preserve"> </w:t>
      </w:r>
      <w:r w:rsidR="00851DC2">
        <w:t xml:space="preserve">However, </w:t>
      </w:r>
      <w:r w:rsidR="00A70162">
        <w:t xml:space="preserve">the relative efficacy and safety </w:t>
      </w:r>
      <w:r w:rsidR="0017673D">
        <w:t xml:space="preserve">of </w:t>
      </w:r>
      <w:r w:rsidR="00851DC2">
        <w:t xml:space="preserve">intravenous thrombolysis </w:t>
      </w:r>
      <w:r w:rsidR="00A70162">
        <w:t>in people who present with minor symptoms is less clear and often present</w:t>
      </w:r>
      <w:r w:rsidR="00962EC4">
        <w:t>s</w:t>
      </w:r>
      <w:r w:rsidR="00A70162">
        <w:t xml:space="preserve"> a challenge when faced with someone presenting with </w:t>
      </w:r>
      <w:r w:rsidR="00962EC4">
        <w:t xml:space="preserve">acute </w:t>
      </w:r>
      <w:r w:rsidR="00C4239B">
        <w:t xml:space="preserve">minor </w:t>
      </w:r>
      <w:r w:rsidR="00A70162">
        <w:t xml:space="preserve">focal neurological symptoms in the </w:t>
      </w:r>
      <w:r w:rsidR="00F851ED">
        <w:t>Emergency Department</w:t>
      </w:r>
      <w:r w:rsidR="00A70162">
        <w:t>.</w:t>
      </w:r>
      <w:r w:rsidR="00962EC4">
        <w:fldChar w:fldCharType="begin"/>
      </w:r>
      <w:r w:rsidR="0048746A">
        <w:instrText xml:space="preserve"> ADDIN EN.CITE &lt;EndNote&gt;&lt;Cite&gt;&lt;Author&gt;Ferrari&lt;/Author&gt;&lt;Year&gt;2021&lt;/Year&gt;&lt;RecNum&gt;344&lt;/RecNum&gt;&lt;DisplayText&gt;&lt;style face="superscript"&gt;7&lt;/style&gt;&lt;/DisplayText&gt;&lt;record&gt;&lt;rec-number&gt;344&lt;/rec-number&gt;&lt;foreign-keys&gt;&lt;key app="EN" db-id="eptw9rz23w5sw2erzvixfwf2xxwwwspvz5vr" timestamp="1679408259"&gt;344&lt;/key&gt;&lt;/foreign-keys&gt;&lt;ref-type name="Journal Article"&gt;17&lt;/ref-type&gt;&lt;contributors&gt;&lt;authors&gt;&lt;author&gt;Ferrari, J.&lt;/author&gt;&lt;author&gt;Reynolds, A.&lt;/author&gt;&lt;author&gt;Knoflach, M.&lt;/author&gt;&lt;author&gt;Sykora, M.&lt;/author&gt;&lt;/authors&gt;&lt;/contributors&gt;&lt;auth-address&gt;Department of Neurology, St John&amp;apos;s Hospital, Vienna, Austria.&amp;#xD;Department of Neurology, St Vincent&amp;apos;s University Hospital, Dublin, Ireland.&amp;#xD;Department of Neurology, Medical University of Innsbruck, Innsbruck, Austria.&amp;#xD;Medical Faculty, Sigmund Freud University Vienna, Vienna, Austria.&lt;/auth-address&gt;&lt;titles&gt;&lt;title&gt;Acute Ischemic Stroke With Mild Symptoms-To Thrombolyse or Not to Thrombolyse?&lt;/title&gt;&lt;secondary-title&gt;Front Neurol&lt;/secondary-title&gt;&lt;/titles&gt;&lt;periodical&gt;&lt;full-title&gt;Front Neurol&lt;/full-title&gt;&lt;/periodical&gt;&lt;pages&gt;760813&lt;/pages&gt;&lt;volume&gt;12&lt;/volume&gt;&lt;edition&gt;2021/12/07&lt;/edition&gt;&lt;keywords&gt;&lt;keyword&gt;DAPT (dual antiplatelet therapy)&lt;/keyword&gt;&lt;keyword&gt;minor stroke&lt;/keyword&gt;&lt;keyword&gt;rapidly improving stroke symptoms&lt;/keyword&gt;&lt;keyword&gt;thrombolysis/thrombolytic agents&lt;/keyword&gt;&lt;keyword&gt;very mild severity&lt;/keyword&gt;&lt;keyword&gt;commercial or financial relationships that could be construed as a potential&lt;/keyword&gt;&lt;keyword&gt;conflict of interest.&lt;/keyword&gt;&lt;/keywords&gt;&lt;dates&gt;&lt;year&gt;2021&lt;/year&gt;&lt;/dates&gt;&lt;isbn&gt;1664-2295 (Print)&amp;#xD;1664-2295 (Electronic)&amp;#xD;1664-2295 (Linking)&lt;/isbn&gt;&lt;accession-num&gt;34867745&lt;/accession-num&gt;&lt;urls&gt;&lt;related-urls&gt;&lt;url&gt;https://www.ncbi.nlm.nih.gov/pubmed/34867745&lt;/url&gt;&lt;/related-urls&gt;&lt;/urls&gt;&lt;custom2&gt;PMC8637329&lt;/custom2&gt;&lt;electronic-resource-num&gt;10.3389/fneur.2021.760813&lt;/electronic-resource-num&gt;&lt;/record&gt;&lt;/Cite&gt;&lt;/EndNote&gt;</w:instrText>
      </w:r>
      <w:r w:rsidR="00962EC4">
        <w:fldChar w:fldCharType="separate"/>
      </w:r>
      <w:r w:rsidR="0048746A" w:rsidRPr="0048746A">
        <w:rPr>
          <w:noProof/>
          <w:vertAlign w:val="superscript"/>
        </w:rPr>
        <w:t>7</w:t>
      </w:r>
      <w:r w:rsidR="00962EC4">
        <w:fldChar w:fldCharType="end"/>
      </w:r>
      <w:r w:rsidR="00DC0F11">
        <w:t xml:space="preserve"> More than half of people with acute ischaemic stroke have minor symptoms</w:t>
      </w:r>
      <w:r w:rsidR="0017673D">
        <w:t xml:space="preserve"> only</w:t>
      </w:r>
      <w:r w:rsidR="00DC0F11">
        <w:t>,</w:t>
      </w:r>
      <w:r w:rsidR="00DC0F11">
        <w:fldChar w:fldCharType="begin">
          <w:fldData xml:space="preserve">PEVuZE5vdGU+PENpdGU+PEF1dGhvcj5LaGF0cmk8L0F1dGhvcj48WWVhcj4yMDE4PC9ZZWFyPjxS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</w:fldData>
        </w:fldChar>
      </w:r>
      <w:r w:rsidR="0048746A">
        <w:instrText xml:space="preserve"> ADDIN EN.CITE </w:instrText>
      </w:r>
      <w:r w:rsidR="0048746A">
        <w:fldChar w:fldCharType="begin">
          <w:fldData xml:space="preserve">PEVuZE5vdGU+PENpdGU+PEF1dGhvcj5LaGF0cmk8L0F1dGhvcj48WWVhcj4yMDE4PC9ZZWFyPjxS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</w:fldData>
        </w:fldChar>
      </w:r>
      <w:r w:rsidR="0048746A">
        <w:instrText xml:space="preserve"> ADDIN EN.CITE.DATA </w:instrText>
      </w:r>
      <w:r w:rsidR="0048746A">
        <w:fldChar w:fldCharType="end"/>
      </w:r>
      <w:r w:rsidR="00DC0F11">
        <w:fldChar w:fldCharType="separate"/>
      </w:r>
      <w:r w:rsidR="0048746A" w:rsidRPr="0048746A">
        <w:rPr>
          <w:noProof/>
          <w:vertAlign w:val="superscript"/>
        </w:rPr>
        <w:t>9, 10</w:t>
      </w:r>
      <w:r w:rsidR="00DC0F11">
        <w:fldChar w:fldCharType="end"/>
      </w:r>
      <w:r w:rsidR="00DC0F11">
        <w:t xml:space="preserve"> yet up to </w:t>
      </w:r>
      <w:r w:rsidR="00F851ED">
        <w:t xml:space="preserve">a </w:t>
      </w:r>
      <w:r w:rsidR="00DC0F11">
        <w:t>third of these people have functional disability at 90 days after stroke.</w:t>
      </w:r>
      <w:r w:rsidR="00DC0F11">
        <w:fldChar w:fldCharType="begin">
          <w:fldData xml:space="preserve">PEVuZE5vdGU+PENpdGU+PEF1dGhvcj5LaGF0cmk8L0F1dGhvcj48WWVhcj4yMDEyPC9ZZWFyPjxS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</w:fldData>
        </w:fldChar>
      </w:r>
      <w:r w:rsidR="0048746A">
        <w:instrText xml:space="preserve"> ADDIN EN.CITE </w:instrText>
      </w:r>
      <w:r w:rsidR="0048746A">
        <w:fldChar w:fldCharType="begin">
          <w:fldData xml:space="preserve">PEVuZE5vdGU+PENpdGU+PEF1dGhvcj5LaGF0cmk8L0F1dGhvcj48WWVhcj4yMDEyPC9ZZWFyPjxS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</w:fldData>
        </w:fldChar>
      </w:r>
      <w:r w:rsidR="0048746A">
        <w:instrText xml:space="preserve"> ADDIN EN.CITE.DATA </w:instrText>
      </w:r>
      <w:r w:rsidR="0048746A">
        <w:fldChar w:fldCharType="end"/>
      </w:r>
      <w:r w:rsidR="00DC0F11">
        <w:fldChar w:fldCharType="separate"/>
      </w:r>
      <w:r w:rsidR="0048746A" w:rsidRPr="0048746A">
        <w:rPr>
          <w:noProof/>
          <w:vertAlign w:val="superscript"/>
        </w:rPr>
        <w:t>10, 11</w:t>
      </w:r>
      <w:r w:rsidR="00DC0F11">
        <w:fldChar w:fldCharType="end"/>
      </w:r>
      <w:r w:rsidR="00DC0F11">
        <w:t xml:space="preserve"> The optimal management of people presenting with acute minor stroke is therefore of exceptional clinical importance.</w:t>
      </w:r>
    </w:p>
    <w:p w14:paraId="04704F75" w14:textId="67B4D7D9" w:rsidR="00300E35" w:rsidRPr="00A70162" w:rsidRDefault="00A70162" w:rsidP="00A70162">
      <w:r>
        <w:t>In the current issue of the Journal, Tu and colleagues</w:t>
      </w:r>
      <w:r w:rsidR="001016C8">
        <w:fldChar w:fldCharType="begin"/>
      </w:r>
      <w:r w:rsidR="001016C8">
        <w:instrText xml:space="preserve"> ADDIN EN.CITE &lt;EndNote&gt;&lt;Cite&gt;&lt;Author&gt;Tu&lt;/Author&gt;&lt;Year&gt;2023&lt;/Year&gt;&lt;RecNum&gt;1760&lt;/RecNum&gt;&lt;DisplayText&gt;&lt;style face="superscript"&gt;12&lt;/style&gt;&lt;/DisplayText&gt;&lt;record&gt;&lt;rec-number&gt;1760&lt;/rec-number&gt;&lt;foreign-keys&gt;&lt;key app="EN" db-id="s5eawpdwza5e55e0vdlvz0xfsxw2fxvpsv9f" timestamp="1681470783"&gt;1760&lt;/key&gt;&lt;/foreign-keys&gt;&lt;ref-type name="Journal Article"&gt;17&lt;/ref-type&gt;&lt;contributors&gt;&lt;authors&gt;&lt;author&gt;Tu, W. J.&lt;/author&gt;&lt;author&gt;Xu, Y.&lt;/author&gt;&lt;author&gt;Liu, Y.&lt;/author&gt;&lt;author&gt;Li, J.&lt;/author&gt;&lt;author&gt;Du, J.&lt;/author&gt;&lt;author&gt;Zhao, J.&lt;/author&gt;&lt;/authors&gt;&lt;/contributors&gt;&lt;auth-address&gt;Institute of Radiation Medicine, Chinese Academy of Medical Sciences &amp;amp; Peking Union Medical College, Tianjin, 300192, People&amp;apos;s Republic of China.&amp;#xD;Department of Neurosurgery, Beijing Tiantan Hospital, Capital Medical University, Beijing, People&amp;apos;s Republic of China.&amp;#xD;Department of Neurology, Aerospace Center Hospital and Peking University Aerospace School of Clinical Medicine, Beijing, People&amp;apos;s Republic of China.&amp;#xD;Department of General Surgery, Beijing Children&amp;apos;s Hospital, Capital Medical University, National Center for Children&amp;apos;s Health, Beijing, People&amp;apos;s Republic of China.&lt;/auth-address&gt;&lt;titles&gt;&lt;title&gt;Intravenous Thrombolysis or Medical Management for Minor Strokes&lt;/title&gt;&lt;secondary-title&gt;Thromb Haemost&lt;/secondary-title&gt;&lt;/titles&gt;&lt;periodical&gt;&lt;full-title&gt;Thromb Haemost&lt;/full-title&gt;&lt;abbr-1&gt;Thrombosis and haemostasis&lt;/abbr-1&gt;&lt;/periodical&gt;&lt;edition&gt;2023/04/11&lt;/edition&gt;&lt;dates&gt;&lt;year&gt;2023&lt;/year&gt;&lt;pub-dates&gt;&lt;date&gt;Apr 10&lt;/date&gt;&lt;/pub-dates&gt;&lt;/dates&gt;&lt;isbn&gt;0340-6245&lt;/isbn&gt;&lt;accession-num&gt;37037201&lt;/accession-num&gt;&lt;urls&gt;&lt;/urls&gt;&lt;electronic-resource-num&gt;10.1055/s-0043-1768150&lt;/electronic-resource-num&gt;&lt;remote-database-provider&gt;NLM&lt;/remote-database-provider&gt;&lt;language&gt;eng&lt;/language&gt;&lt;/record&gt;&lt;/Cite&gt;&lt;/EndNote&gt;</w:instrText>
      </w:r>
      <w:r w:rsidR="001016C8">
        <w:fldChar w:fldCharType="separate"/>
      </w:r>
      <w:r w:rsidR="001016C8" w:rsidRPr="001016C8">
        <w:rPr>
          <w:noProof/>
          <w:vertAlign w:val="superscript"/>
        </w:rPr>
        <w:t>12</w:t>
      </w:r>
      <w:r w:rsidR="001016C8">
        <w:fldChar w:fldCharType="end"/>
      </w:r>
      <w:r>
        <w:t xml:space="preserve"> help address uncertainties surrounding the role of intravenous thrombolysis in this context. In a retrospective analysis of more than 26,000 people presenting with acute ischaemic stroke in China that were managed with intravenous thrombolysis or medical management, the authors demonstrate that </w:t>
      </w:r>
      <w:r w:rsidR="00614620">
        <w:t xml:space="preserve">intravenous thrombolysis is associated with an increased probability of functional independence at 3 months although no effect was observed on mortality between the two groups. The benefits in functional independence among people managed with intravenous thrombolysis were observed across </w:t>
      </w:r>
      <w:r w:rsidR="00F851ED">
        <w:t>the National Institutes of Health Stroke Scale (</w:t>
      </w:r>
      <w:r w:rsidR="00614620">
        <w:t>NIHSS</w:t>
      </w:r>
      <w:r w:rsidR="00F851ED">
        <w:t>)</w:t>
      </w:r>
      <w:r w:rsidR="00614620">
        <w:t xml:space="preserve"> scores 3-5, </w:t>
      </w:r>
      <w:r w:rsidR="0017673D">
        <w:t xml:space="preserve">but </w:t>
      </w:r>
      <w:r w:rsidR="00614620">
        <w:t xml:space="preserve">not in people with NIHSS scores 0-1. The authors conclude that intravenous </w:t>
      </w:r>
      <w:r w:rsidR="00614620">
        <w:lastRenderedPageBreak/>
        <w:t>thrombolysis appears an effective treatment to improve functional outcomes among people with acute minor ischaemic stroke and NIHSS scores 3-5</w:t>
      </w:r>
      <w:r w:rsidR="00FC012E">
        <w:t xml:space="preserve"> (</w:t>
      </w:r>
      <w:r w:rsidR="00FC012E" w:rsidRPr="00FC012E">
        <w:rPr>
          <w:b/>
        </w:rPr>
        <w:t>Figure 1</w:t>
      </w:r>
      <w:r w:rsidR="00FC012E">
        <w:t>)</w:t>
      </w:r>
      <w:r w:rsidR="00614620">
        <w:t xml:space="preserve">. </w:t>
      </w:r>
    </w:p>
    <w:p w14:paraId="21B34A7C" w14:textId="44B9069E" w:rsidR="00300E35" w:rsidRDefault="00F646C9" w:rsidP="00295E3B">
      <w:r>
        <w:t>The majority of randomised controlled trials that provide the evidence base for intravenous thrombolysis in acute stroke did not include people without disabling symptoms.</w:t>
      </w:r>
      <w:r w:rsidR="00295E3B">
        <w:fldChar w:fldCharType="begin"/>
      </w:r>
      <w:r w:rsidR="0048746A">
        <w:instrText xml:space="preserve"> ADDIN EN.CITE &lt;EndNote&gt;&lt;Cite&gt;&lt;Author&gt;Ferrari&lt;/Author&gt;&lt;Year&gt;2021&lt;/Year&gt;&lt;RecNum&gt;344&lt;/RecNum&gt;&lt;DisplayText&gt;&lt;style face="superscript"&gt;7&lt;/style&gt;&lt;/DisplayText&gt;&lt;record&gt;&lt;rec-number&gt;344&lt;/rec-number&gt;&lt;foreign-keys&gt;&lt;key app="EN" db-id="eptw9rz23w5sw2erzvixfwf2xxwwwspvz5vr" timestamp="1679408259"&gt;344&lt;/key&gt;&lt;/foreign-keys&gt;&lt;ref-type name="Journal Article"&gt;17&lt;/ref-type&gt;&lt;contributors&gt;&lt;authors&gt;&lt;author&gt;Ferrari, J.&lt;/author&gt;&lt;author&gt;Reynolds, A.&lt;/author&gt;&lt;author&gt;Knoflach, M.&lt;/author&gt;&lt;author&gt;Sykora, M.&lt;/author&gt;&lt;/authors&gt;&lt;/contributors&gt;&lt;auth-address&gt;Department of Neurology, St John&amp;apos;s Hospital, Vienna, Austria.&amp;#xD;Department of Neurology, St Vincent&amp;apos;s University Hospital, Dublin, Ireland.&amp;#xD;Department of Neurology, Medical University of Innsbruck, Innsbruck, Austria.&amp;#xD;Medical Faculty, Sigmund Freud University Vienna, Vienna, Austria.&lt;/auth-address&gt;&lt;titles&gt;&lt;title&gt;Acute Ischemic Stroke With Mild Symptoms-To Thrombolyse or Not to Thrombolyse?&lt;/title&gt;&lt;secondary-title&gt;Front Neurol&lt;/secondary-title&gt;&lt;/titles&gt;&lt;periodical&gt;&lt;full-title&gt;Front Neurol&lt;/full-title&gt;&lt;/periodical&gt;&lt;pages&gt;760813&lt;/pages&gt;&lt;volume&gt;12&lt;/volume&gt;&lt;edition&gt;2021/12/07&lt;/edition&gt;&lt;keywords&gt;&lt;keyword&gt;DAPT (dual antiplatelet therapy)&lt;/keyword&gt;&lt;keyword&gt;minor stroke&lt;/keyword&gt;&lt;keyword&gt;rapidly improving stroke symptoms&lt;/keyword&gt;&lt;keyword&gt;thrombolysis/thrombolytic agents&lt;/keyword&gt;&lt;keyword&gt;very mild severity&lt;/keyword&gt;&lt;keyword&gt;commercial or financial relationships that could be construed as a potential&lt;/keyword&gt;&lt;keyword&gt;conflict of interest.&lt;/keyword&gt;&lt;/keywords&gt;&lt;dates&gt;&lt;year&gt;2021&lt;/year&gt;&lt;/dates&gt;&lt;isbn&gt;1664-2295 (Print)&amp;#xD;1664-2295 (Electronic)&amp;#xD;1664-2295 (Linking)&lt;/isbn&gt;&lt;accession-num&gt;34867745&lt;/accession-num&gt;&lt;urls&gt;&lt;related-urls&gt;&lt;url&gt;https://www.ncbi.nlm.nih.gov/pubmed/34867745&lt;/url&gt;&lt;/related-urls&gt;&lt;/urls&gt;&lt;custom2&gt;PMC8637329&lt;/custom2&gt;&lt;electronic-resource-num&gt;10.3389/fneur.2021.760813&lt;/electronic-resource-num&gt;&lt;/record&gt;&lt;/Cite&gt;&lt;/EndNote&gt;</w:instrText>
      </w:r>
      <w:r w:rsidR="00295E3B">
        <w:fldChar w:fldCharType="separate"/>
      </w:r>
      <w:r w:rsidR="0048746A" w:rsidRPr="0048746A">
        <w:rPr>
          <w:noProof/>
          <w:vertAlign w:val="superscript"/>
        </w:rPr>
        <w:t>7</w:t>
      </w:r>
      <w:r w:rsidR="00295E3B">
        <w:fldChar w:fldCharType="end"/>
      </w:r>
      <w:r w:rsidR="00295E3B">
        <w:t xml:space="preserve"> </w:t>
      </w:r>
      <w:r w:rsidR="00962EC4" w:rsidRPr="00962EC4">
        <w:t xml:space="preserve">The </w:t>
      </w:r>
      <w:r w:rsidR="00A27F2F" w:rsidRPr="00962EC4">
        <w:t xml:space="preserve">Potential of r-tPA for Ischemic Strokes With Mild Symptoms </w:t>
      </w:r>
      <w:r w:rsidR="00A27F2F">
        <w:t>(</w:t>
      </w:r>
      <w:r w:rsidR="00962EC4" w:rsidRPr="00962EC4">
        <w:t>PRISMS</w:t>
      </w:r>
      <w:r w:rsidR="00A27F2F">
        <w:t>)</w:t>
      </w:r>
      <w:r w:rsidR="00962EC4" w:rsidRPr="00962EC4">
        <w:t xml:space="preserve"> trial </w:t>
      </w:r>
      <w:r w:rsidR="00962EC4">
        <w:t>assessed the safety and efficacy of thrombolysis with alteplase in people presenting acutely with minor ischaemic stroke and NIHSS 0-5.</w:t>
      </w:r>
      <w:r w:rsidR="00962EC4">
        <w:fldChar w:fldCharType="begin">
          <w:fldData xml:space="preserve">PEVuZE5vdGU+PENpdGU+PEF1dGhvcj5LaGF0cmk8L0F1dGhvcj48WWVhcj4yMDE4PC9ZZWFyPjxS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=
</w:fldData>
        </w:fldChar>
      </w:r>
      <w:r w:rsidR="0048746A">
        <w:instrText xml:space="preserve"> ADDIN EN.CITE </w:instrText>
      </w:r>
      <w:r w:rsidR="0048746A">
        <w:fldChar w:fldCharType="begin">
          <w:fldData xml:space="preserve">PEVuZE5vdGU+PENpdGU+PEF1dGhvcj5LaGF0cmk8L0F1dGhvcj48WWVhcj4yMDE4PC9ZZWFyPjxS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=
</w:fldData>
        </w:fldChar>
      </w:r>
      <w:r w:rsidR="0048746A">
        <w:instrText xml:space="preserve"> ADDIN EN.CITE.DATA </w:instrText>
      </w:r>
      <w:r w:rsidR="0048746A">
        <w:fldChar w:fldCharType="end"/>
      </w:r>
      <w:r w:rsidR="00962EC4">
        <w:fldChar w:fldCharType="separate"/>
      </w:r>
      <w:r w:rsidR="0048746A" w:rsidRPr="0048746A">
        <w:rPr>
          <w:noProof/>
          <w:vertAlign w:val="superscript"/>
        </w:rPr>
        <w:t>9</w:t>
      </w:r>
      <w:r w:rsidR="00962EC4">
        <w:fldChar w:fldCharType="end"/>
      </w:r>
      <w:r w:rsidR="00962EC4">
        <w:t xml:space="preserve"> The trial only recruited 313 participants, which is one-third of the planned sample size</w:t>
      </w:r>
      <w:r w:rsidR="00C4239B">
        <w:t>,</w:t>
      </w:r>
      <w:r w:rsidR="00962EC4">
        <w:t xml:space="preserve"> and was terminated early. Notwithstanding these limitations, alteplase did not improve functional outcomes at 3 months and increased the rate of sICH compared to aspirin.</w:t>
      </w:r>
      <w:r w:rsidR="00962EC4">
        <w:fldChar w:fldCharType="begin">
          <w:fldData xml:space="preserve">PEVuZE5vdGU+PENpdGU+PEF1dGhvcj5LaGF0cmk8L0F1dGhvcj48WWVhcj4yMDE4PC9ZZWFyPjxS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=
</w:fldData>
        </w:fldChar>
      </w:r>
      <w:r w:rsidR="0048746A">
        <w:instrText xml:space="preserve"> ADDIN EN.CITE </w:instrText>
      </w:r>
      <w:r w:rsidR="0048746A">
        <w:fldChar w:fldCharType="begin">
          <w:fldData xml:space="preserve">PEVuZE5vdGU+PENpdGU+PEF1dGhvcj5LaGF0cmk8L0F1dGhvcj48WWVhcj4yMDE4PC9ZZWFyPjxS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=
</w:fldData>
        </w:fldChar>
      </w:r>
      <w:r w:rsidR="0048746A">
        <w:instrText xml:space="preserve"> ADDIN EN.CITE.DATA </w:instrText>
      </w:r>
      <w:r w:rsidR="0048746A">
        <w:fldChar w:fldCharType="end"/>
      </w:r>
      <w:r w:rsidR="00962EC4">
        <w:fldChar w:fldCharType="separate"/>
      </w:r>
      <w:r w:rsidR="0048746A" w:rsidRPr="0048746A">
        <w:rPr>
          <w:noProof/>
          <w:vertAlign w:val="superscript"/>
        </w:rPr>
        <w:t>9</w:t>
      </w:r>
      <w:r w:rsidR="00962EC4">
        <w:fldChar w:fldCharType="end"/>
      </w:r>
      <w:r w:rsidR="00962EC4">
        <w:t xml:space="preserve"> </w:t>
      </w:r>
      <w:r w:rsidR="00DC0F11">
        <w:t xml:space="preserve">The population in the PRISMS study had comparable deficits and </w:t>
      </w:r>
      <w:r w:rsidR="006668D4">
        <w:t xml:space="preserve">stroke </w:t>
      </w:r>
      <w:r w:rsidR="00DC0F11">
        <w:t xml:space="preserve">severity compared to people with minor stroke not treated with alteplase in the </w:t>
      </w:r>
      <w:r w:rsidR="00DC0F11" w:rsidRPr="00DC0F11">
        <w:t xml:space="preserve">prospective </w:t>
      </w:r>
      <w:r w:rsidR="00A27F2F" w:rsidRPr="00DC0F11">
        <w:t xml:space="preserve">Mild and Rapidly Improving Stroke Study </w:t>
      </w:r>
      <w:r w:rsidR="00A27F2F">
        <w:t>(</w:t>
      </w:r>
      <w:r w:rsidR="00DC0F11" w:rsidRPr="00DC0F11">
        <w:t>MaRISS</w:t>
      </w:r>
      <w:r w:rsidR="00A27F2F">
        <w:t>)</w:t>
      </w:r>
      <w:r w:rsidR="00DC0F11" w:rsidRPr="00DC0F11">
        <w:t>.</w:t>
      </w:r>
      <w:r w:rsidR="006668D4">
        <w:fldChar w:fldCharType="begin">
          <w:fldData xml:space="preserve">PEVuZE5vdGU+PENpdGU+PEF1dGhvcj5Bc2RhZ2hpPC9BdXRob3I+PFllYXI+MjAyMTwvWWVhcj48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</w:fldData>
        </w:fldChar>
      </w:r>
      <w:r w:rsidR="001016C8">
        <w:instrText xml:space="preserve"> ADDIN EN.CITE </w:instrText>
      </w:r>
      <w:r w:rsidR="001016C8">
        <w:fldChar w:fldCharType="begin">
          <w:fldData xml:space="preserve">PEVuZE5vdGU+PENpdGU+PEF1dGhvcj5Bc2RhZ2hpPC9BdXRob3I+PFllYXI+MjAyMTwvWWVhcj48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</w:fldData>
        </w:fldChar>
      </w:r>
      <w:r w:rsidR="001016C8">
        <w:instrText xml:space="preserve"> ADDIN EN.CITE.DATA </w:instrText>
      </w:r>
      <w:r w:rsidR="001016C8">
        <w:fldChar w:fldCharType="end"/>
      </w:r>
      <w:r w:rsidR="006668D4">
        <w:fldChar w:fldCharType="separate"/>
      </w:r>
      <w:r w:rsidR="001016C8" w:rsidRPr="001016C8">
        <w:rPr>
          <w:noProof/>
          <w:vertAlign w:val="superscript"/>
        </w:rPr>
        <w:t>13</w:t>
      </w:r>
      <w:r w:rsidR="006668D4">
        <w:fldChar w:fldCharType="end"/>
      </w:r>
    </w:p>
    <w:p w14:paraId="4A62657D" w14:textId="5FD727A5" w:rsidR="00300E35" w:rsidRDefault="006668D4" w:rsidP="00045DA2">
      <w:r>
        <w:t>The 2021 European Stroke Organisation</w:t>
      </w:r>
      <w:r w:rsidR="00F851ED">
        <w:t xml:space="preserve"> (ESO)</w:t>
      </w:r>
      <w:r>
        <w:t xml:space="preserve"> guideline on intravenous thrombolysis for acute ischaemic stroke distinguishes recommendations on intravenous thrombolysis for people with minor stroke based on the presence or absence of disabling symptoms.</w:t>
      </w:r>
      <w:r>
        <w:fldChar w:fldCharType="begin">
          <w:fldData xml:space="preserve">PEVuZE5vdGU+PENpdGU+PEF1dGhvcj5CZXJnZTwvQXV0aG9yPjxZZWFyPjIwMjE8L1llYXI+PFJl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</w:fldData>
        </w:fldChar>
      </w:r>
      <w:r w:rsidR="001016C8">
        <w:instrText xml:space="preserve"> ADDIN EN.CITE </w:instrText>
      </w:r>
      <w:r w:rsidR="001016C8">
        <w:fldChar w:fldCharType="begin">
          <w:fldData xml:space="preserve">PEVuZE5vdGU+PENpdGU+PEF1dGhvcj5CZXJnZTwvQXV0aG9yPjxZZWFyPjIwMjE8L1llYXI+PFJl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</w:fldData>
        </w:fldChar>
      </w:r>
      <w:r w:rsidR="001016C8">
        <w:instrText xml:space="preserve"> ADDIN EN.CITE.DATA </w:instrText>
      </w:r>
      <w:r w:rsidR="001016C8">
        <w:fldChar w:fldCharType="end"/>
      </w:r>
      <w:r>
        <w:fldChar w:fldCharType="separate"/>
      </w:r>
      <w:r w:rsidR="001016C8" w:rsidRPr="001016C8">
        <w:rPr>
          <w:noProof/>
          <w:vertAlign w:val="superscript"/>
        </w:rPr>
        <w:t>14</w:t>
      </w:r>
      <w:r>
        <w:fldChar w:fldCharType="end"/>
      </w:r>
      <w:r>
        <w:t xml:space="preserve"> </w:t>
      </w:r>
      <w:r w:rsidR="00300E35">
        <w:t>Intravenous</w:t>
      </w:r>
      <w:r w:rsidR="0017673D">
        <w:t xml:space="preserve"> t</w:t>
      </w:r>
      <w:r>
        <w:t xml:space="preserve">hrombolysis is recommended for people with minor ischaemic stroke and </w:t>
      </w:r>
      <w:r w:rsidRPr="00300E35">
        <w:rPr>
          <w:i/>
        </w:rPr>
        <w:t>disabling</w:t>
      </w:r>
      <w:r>
        <w:t xml:space="preserve"> syndromes but is not </w:t>
      </w:r>
      <w:r w:rsidR="002F0209">
        <w:t xml:space="preserve">recommended </w:t>
      </w:r>
      <w:r>
        <w:t xml:space="preserve">for minor non-disabling syndromes in the absence of large-vessel occlusion. Determining whether symptoms are disabling is therefore an important factor in the management of people with acute minor ischaemic stroke. </w:t>
      </w:r>
      <w:r w:rsidR="00045DA2">
        <w:t>T</w:t>
      </w:r>
      <w:r>
        <w:t>he PRISMS trial</w:t>
      </w:r>
      <w:r w:rsidR="00045DA2">
        <w:t xml:space="preserve"> operationally defined</w:t>
      </w:r>
      <w:r>
        <w:t xml:space="preserve"> a clearly disabling </w:t>
      </w:r>
      <w:r w:rsidR="00045DA2">
        <w:t>deficit as that which, if unchanged, would prevent the patient</w:t>
      </w:r>
      <w:r w:rsidR="00C4239B">
        <w:t>’s</w:t>
      </w:r>
      <w:r w:rsidR="00045DA2">
        <w:t xml:space="preserve"> basic activities of daily living (for example, bathing, ambulating, toileting, hygiene, and eating) or returning to work.</w:t>
      </w:r>
      <w:r w:rsidR="00045DA2">
        <w:fldChar w:fldCharType="begin">
          <w:fldData xml:space="preserve">PEVuZE5vdGU+PENpdGU+PEF1dGhvcj5GZXJyYXJpPC9BdXRob3I+PFllYXI+MjAyMTwvWWVhcj48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</w:fldData>
        </w:fldChar>
      </w:r>
      <w:r w:rsidR="0048746A">
        <w:instrText xml:space="preserve"> ADDIN EN.CITE </w:instrText>
      </w:r>
      <w:r w:rsidR="0048746A">
        <w:fldChar w:fldCharType="begin">
          <w:fldData xml:space="preserve">PEVuZE5vdGU+PENpdGU+PEF1dGhvcj5GZXJyYXJpPC9BdXRob3I+PFllYXI+MjAyMTwvWWVhcj48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</w:fldData>
        </w:fldChar>
      </w:r>
      <w:r w:rsidR="0048746A">
        <w:instrText xml:space="preserve"> ADDIN EN.CITE.DATA </w:instrText>
      </w:r>
      <w:r w:rsidR="0048746A">
        <w:fldChar w:fldCharType="end"/>
      </w:r>
      <w:r w:rsidR="00045DA2">
        <w:fldChar w:fldCharType="separate"/>
      </w:r>
      <w:r w:rsidR="0048746A" w:rsidRPr="0048746A">
        <w:rPr>
          <w:noProof/>
          <w:vertAlign w:val="superscript"/>
        </w:rPr>
        <w:t>7, 9</w:t>
      </w:r>
      <w:r w:rsidR="00045DA2">
        <w:fldChar w:fldCharType="end"/>
      </w:r>
      <w:r w:rsidR="00045DA2">
        <w:t xml:space="preserve"> Of course, judging if, and to what extent, a deficit may be </w:t>
      </w:r>
      <w:r w:rsidR="00C4239B">
        <w:t xml:space="preserve">disabling </w:t>
      </w:r>
      <w:r w:rsidR="00045DA2">
        <w:t xml:space="preserve">in the future </w:t>
      </w:r>
      <w:r w:rsidR="00C4239B">
        <w:t>is</w:t>
      </w:r>
      <w:r w:rsidR="00045DA2">
        <w:t xml:space="preserve"> challenging in the hyperacute setting.</w:t>
      </w:r>
      <w:r w:rsidR="00045DA2">
        <w:fldChar w:fldCharType="begin"/>
      </w:r>
      <w:r w:rsidR="0048746A">
        <w:instrText xml:space="preserve"> ADDIN EN.CITE &lt;EndNote&gt;&lt;Cite&gt;&lt;Author&gt;Ferrari&lt;/Author&gt;&lt;Year&gt;2021&lt;/Year&gt;&lt;RecNum&gt;344&lt;/RecNum&gt;&lt;DisplayText&gt;&lt;style face="superscript"&gt;7&lt;/style&gt;&lt;/DisplayText&gt;&lt;record&gt;&lt;rec-number&gt;344&lt;/rec-number&gt;&lt;foreign-keys&gt;&lt;key app="EN" db-id="eptw9rz23w5sw2erzvixfwf2xxwwwspvz5vr" timestamp="1679408259"&gt;344&lt;/key&gt;&lt;/foreign-keys&gt;&lt;ref-type name="Journal Article"&gt;17&lt;/ref-type&gt;&lt;contributors&gt;&lt;authors&gt;&lt;author&gt;Ferrari, J.&lt;/author&gt;&lt;author&gt;Reynolds, A.&lt;/author&gt;&lt;author&gt;Knoflach, M.&lt;/author&gt;&lt;author&gt;Sykora, M.&lt;/author&gt;&lt;/authors&gt;&lt;/contributors&gt;&lt;auth-address&gt;Department of Neurology, St John&amp;apos;s Hospital, Vienna, Austria.&amp;#xD;Department of Neurology, St Vincent&amp;apos;s University Hospital, Dublin, Ireland.&amp;#xD;Department of Neurology, Medical University of Innsbruck, Innsbruck, Austria.&amp;#xD;Medical Faculty, Sigmund Freud University Vienna, Vienna, Austria.&lt;/auth-address&gt;&lt;titles&gt;&lt;title&gt;Acute Ischemic Stroke With Mild Symptoms-To Thrombolyse or Not to Thrombolyse?&lt;/title&gt;&lt;secondary-title&gt;Front Neurol&lt;/secondary-title&gt;&lt;/titles&gt;&lt;periodical&gt;&lt;full-title&gt;Front Neurol&lt;/full-title&gt;&lt;/periodical&gt;&lt;pages&gt;760813&lt;/pages&gt;&lt;volume&gt;12&lt;/volume&gt;&lt;edition&gt;2021/12/07&lt;/edition&gt;&lt;keywords&gt;&lt;keyword&gt;DAPT (dual antiplatelet therapy)&lt;/keyword&gt;&lt;keyword&gt;minor stroke&lt;/keyword&gt;&lt;keyword&gt;rapidly improving stroke symptoms&lt;/keyword&gt;&lt;keyword&gt;thrombolysis/thrombolytic agents&lt;/keyword&gt;&lt;keyword&gt;very mild severity&lt;/keyword&gt;&lt;keyword&gt;commercial or financial relationships that could be construed as a potential&lt;/keyword&gt;&lt;keyword&gt;conflict of interest.&lt;/keyword&gt;&lt;/keywords&gt;&lt;dates&gt;&lt;year&gt;2021&lt;/year&gt;&lt;/dates&gt;&lt;isbn&gt;1664-2295 (Print)&amp;#xD;1664-2295 (Electronic)&amp;#xD;1664-2295 (Linking)&lt;/isbn&gt;&lt;accession-num&gt;34867745&lt;/accession-num&gt;&lt;urls&gt;&lt;related-urls&gt;&lt;url&gt;https://www.ncbi.nlm.nih.gov/pubmed/34867745&lt;/url&gt;&lt;/related-urls&gt;&lt;/urls&gt;&lt;custom2&gt;PMC8637329&lt;/custom2&gt;&lt;electronic-resource-num&gt;10.3389/fneur.2021.760813&lt;/electronic-resource-num&gt;&lt;/record&gt;&lt;/Cite&gt;&lt;/EndNote&gt;</w:instrText>
      </w:r>
      <w:r w:rsidR="00045DA2">
        <w:fldChar w:fldCharType="separate"/>
      </w:r>
      <w:r w:rsidR="0048746A" w:rsidRPr="0048746A">
        <w:rPr>
          <w:noProof/>
          <w:vertAlign w:val="superscript"/>
        </w:rPr>
        <w:t>7</w:t>
      </w:r>
      <w:r w:rsidR="00045DA2">
        <w:fldChar w:fldCharType="end"/>
      </w:r>
    </w:p>
    <w:p w14:paraId="3CBE8830" w14:textId="08FD0338" w:rsidR="00300E35" w:rsidRDefault="00C4239B" w:rsidP="00045DA2">
      <w:r>
        <w:t>U</w:t>
      </w:r>
      <w:r w:rsidR="00664CD5">
        <w:t xml:space="preserve">sing a dichotomous </w:t>
      </w:r>
      <w:r>
        <w:t xml:space="preserve">NIHSS </w:t>
      </w:r>
      <w:r w:rsidR="00664CD5">
        <w:t xml:space="preserve">cut-off to determine stroke syndromes that are likely to be disabling and </w:t>
      </w:r>
      <w:r>
        <w:t xml:space="preserve">which </w:t>
      </w:r>
      <w:r w:rsidR="00664CD5">
        <w:t xml:space="preserve">should be treated with intravenous thrombolysis has important limitations. </w:t>
      </w:r>
      <w:r w:rsidR="0088105E">
        <w:t>The</w:t>
      </w:r>
      <w:r w:rsidR="00664CD5">
        <w:t xml:space="preserve"> NIHSS is strongly weight</w:t>
      </w:r>
      <w:r>
        <w:t>ed</w:t>
      </w:r>
      <w:r w:rsidR="00664CD5">
        <w:t xml:space="preserve"> towards </w:t>
      </w:r>
      <w:r w:rsidR="0017673D">
        <w:t xml:space="preserve">dominant hemisphere </w:t>
      </w:r>
      <w:r w:rsidR="00664CD5">
        <w:t>anterior circulation deficits and underestimates clinical severity in people with</w:t>
      </w:r>
      <w:r w:rsidR="0017673D">
        <w:t xml:space="preserve"> non-dominant </w:t>
      </w:r>
      <w:r w:rsidR="00F851ED">
        <w:t>or</w:t>
      </w:r>
      <w:r w:rsidR="00664CD5">
        <w:t xml:space="preserve"> posterior circulation strokes.</w:t>
      </w:r>
      <w:r w:rsidR="00664CD5">
        <w:fldChar w:fldCharType="begin">
          <w:fldData xml:space="preserve">PEVuZE5vdGU+PENpdGU+PEF1dGhvcj5BbGVtc2VnZWQ8L0F1dGhvcj48WWVhcj4yMDIyPC9ZZWFy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</w:fldData>
        </w:fldChar>
      </w:r>
      <w:r w:rsidR="001016C8">
        <w:instrText xml:space="preserve"> ADDIN EN.CITE </w:instrText>
      </w:r>
      <w:r w:rsidR="001016C8">
        <w:fldChar w:fldCharType="begin">
          <w:fldData xml:space="preserve">PEVuZE5vdGU+PENpdGU+PEF1dGhvcj5BbGVtc2VnZWQ8L0F1dGhvcj48WWVhcj4yMDIyPC9ZZWFy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</w:fldData>
        </w:fldChar>
      </w:r>
      <w:r w:rsidR="001016C8">
        <w:instrText xml:space="preserve"> ADDIN EN.CITE.DATA </w:instrText>
      </w:r>
      <w:r w:rsidR="001016C8">
        <w:fldChar w:fldCharType="end"/>
      </w:r>
      <w:r w:rsidR="00664CD5">
        <w:fldChar w:fldCharType="separate"/>
      </w:r>
      <w:r w:rsidR="001016C8" w:rsidRPr="001016C8">
        <w:rPr>
          <w:noProof/>
          <w:vertAlign w:val="superscript"/>
        </w:rPr>
        <w:t>15, 16</w:t>
      </w:r>
      <w:r w:rsidR="00664CD5">
        <w:fldChar w:fldCharType="end"/>
      </w:r>
      <w:r w:rsidR="0088105E">
        <w:t xml:space="preserve"> Clinicians should </w:t>
      </w:r>
      <w:r w:rsidR="0088105E">
        <w:lastRenderedPageBreak/>
        <w:t>therefore exercise caution when applying dichotomous NIHSS thresholds, especially when features are present that could represent a</w:t>
      </w:r>
      <w:r w:rsidR="0063346B">
        <w:t xml:space="preserve"> non-dominant or</w:t>
      </w:r>
      <w:r w:rsidR="0088105E">
        <w:t xml:space="preserve"> posterior circulation stroke.</w:t>
      </w:r>
      <w:r w:rsidR="0088105E">
        <w:fldChar w:fldCharType="begin">
          <w:fldData xml:space="preserve">PEVuZE5vdGU+PENpdGU+PEF1dGhvcj5BbGVtc2VnZWQ8L0F1dGhvcj48WWVhcj4yMDIyPC9ZZWFy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</w:fldData>
        </w:fldChar>
      </w:r>
      <w:r w:rsidR="001016C8">
        <w:instrText xml:space="preserve"> ADDIN EN.CITE </w:instrText>
      </w:r>
      <w:r w:rsidR="001016C8">
        <w:fldChar w:fldCharType="begin">
          <w:fldData xml:space="preserve">PEVuZE5vdGU+PENpdGU+PEF1dGhvcj5BbGVtc2VnZWQ8L0F1dGhvcj48WWVhcj4yMDIyPC9ZZWFy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</w:fldData>
        </w:fldChar>
      </w:r>
      <w:r w:rsidR="001016C8">
        <w:instrText xml:space="preserve"> ADDIN EN.CITE.DATA </w:instrText>
      </w:r>
      <w:r w:rsidR="001016C8">
        <w:fldChar w:fldCharType="end"/>
      </w:r>
      <w:r w:rsidR="0088105E">
        <w:fldChar w:fldCharType="separate"/>
      </w:r>
      <w:r w:rsidR="001016C8" w:rsidRPr="001016C8">
        <w:rPr>
          <w:noProof/>
          <w:vertAlign w:val="superscript"/>
        </w:rPr>
        <w:t>15</w:t>
      </w:r>
      <w:r w:rsidR="0088105E">
        <w:fldChar w:fldCharType="end"/>
      </w:r>
    </w:p>
    <w:p w14:paraId="197A0464" w14:textId="6214ECBC" w:rsidR="00300E35" w:rsidRDefault="003659A1" w:rsidP="00045DA2">
      <w:r>
        <w:t xml:space="preserve">Increased availability of advanced imaging for people presenting with acute stroke may allow more </w:t>
      </w:r>
      <w:r w:rsidR="00300E35">
        <w:t>‘</w:t>
      </w:r>
      <w:r>
        <w:t>personalised</w:t>
      </w:r>
      <w:r w:rsidR="00300E35">
        <w:t>’</w:t>
      </w:r>
      <w:r>
        <w:t xml:space="preserve"> decisions </w:t>
      </w:r>
      <w:r w:rsidR="00C4239B">
        <w:t>around treatment</w:t>
      </w:r>
      <w:r>
        <w:t xml:space="preserve"> with intravenous thrombolysis </w:t>
      </w:r>
      <w:r w:rsidR="00C4239B">
        <w:t>for</w:t>
      </w:r>
      <w:r>
        <w:t xml:space="preserve"> acute minor stroke. </w:t>
      </w:r>
      <w:r w:rsidR="00E85D90">
        <w:t>Advanced multimodal imaging which includes angiography and perfusion scan</w:t>
      </w:r>
      <w:r>
        <w:t xml:space="preserve"> could help to identify people with vessel occlusions or a substantial penumbra who may be most likely to benefit from intravenous thrombolysis. The 2021 ESO guideline includes an expert consensus statement which suggests treatment with intravenous thrombolysis for people with acute minor, non-disabling ischaemic stroke within 4.5 hours from symptom onset and large vessel occlusion, although there was insufficient evidence </w:t>
      </w:r>
      <w:r w:rsidR="00C4239B">
        <w:t>for an</w:t>
      </w:r>
      <w:r>
        <w:t xml:space="preserve"> evidence based recommendation.</w:t>
      </w:r>
      <w:r>
        <w:fldChar w:fldCharType="begin">
          <w:fldData xml:space="preserve">PEVuZE5vdGU+PENpdGU+PEF1dGhvcj5CZXJnZTwvQXV0aG9yPjxZZWFyPjIwMjE8L1llYXI+PFJl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</w:fldData>
        </w:fldChar>
      </w:r>
      <w:r w:rsidR="001016C8">
        <w:instrText xml:space="preserve"> ADDIN EN.CITE </w:instrText>
      </w:r>
      <w:r w:rsidR="001016C8">
        <w:fldChar w:fldCharType="begin">
          <w:fldData xml:space="preserve">PEVuZE5vdGU+PENpdGU+PEF1dGhvcj5CZXJnZTwvQXV0aG9yPjxZZWFyPjIwMjE8L1llYXI+PFJl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</w:fldData>
        </w:fldChar>
      </w:r>
      <w:r w:rsidR="001016C8">
        <w:instrText xml:space="preserve"> ADDIN EN.CITE.DATA </w:instrText>
      </w:r>
      <w:r w:rsidR="001016C8">
        <w:fldChar w:fldCharType="end"/>
      </w:r>
      <w:r>
        <w:fldChar w:fldCharType="separate"/>
      </w:r>
      <w:r w:rsidR="001016C8" w:rsidRPr="001016C8">
        <w:rPr>
          <w:noProof/>
          <w:vertAlign w:val="superscript"/>
        </w:rPr>
        <w:t>14</w:t>
      </w:r>
      <w:r>
        <w:fldChar w:fldCharType="end"/>
      </w:r>
      <w:r>
        <w:t xml:space="preserve"> The</w:t>
      </w:r>
      <w:r w:rsidR="0063346B">
        <w:t xml:space="preserve"> </w:t>
      </w:r>
      <w:r w:rsidR="0063346B" w:rsidRPr="0063346B">
        <w:t>TNK-tPA Versus Standard of Care for Minor Ischemic Stroke With Proven Occlusion</w:t>
      </w:r>
      <w:r w:rsidR="00F851ED">
        <w:t xml:space="preserve"> (</w:t>
      </w:r>
      <w:r>
        <w:t>TEMPO-2</w:t>
      </w:r>
      <w:r w:rsidR="00F851ED">
        <w:t>)</w:t>
      </w:r>
      <w:r>
        <w:t xml:space="preserve"> trial </w:t>
      </w:r>
      <w:r w:rsidR="007D18C9" w:rsidRPr="007D18C9">
        <w:t>(NCT02398656)</w:t>
      </w:r>
      <w:r w:rsidR="007D18C9">
        <w:t xml:space="preserve"> is an ongoing </w:t>
      </w:r>
      <w:r w:rsidR="0063346B">
        <w:t>randomised controlled trial</w:t>
      </w:r>
      <w:r w:rsidR="007D18C9">
        <w:t xml:space="preserve"> of low dose tenecteplase compared to standard care in people with minor ischaemic stroke and symptomatic vessel occlusion. The findings will help to understand whether advanced imaging can identify people with minor stroke syndromes due to vessel occlusions who could benefit from low dose tenecteplase.</w:t>
      </w:r>
      <w:r w:rsidR="007D18C9">
        <w:fldChar w:fldCharType="begin">
          <w:fldData xml:space="preserve">PEVuZE5vdGU+PENpdGU+PEF1dGhvcj5CZXJnZTwvQXV0aG9yPjxZZWFyPjIwMjE8L1llYXI+PFJl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</w:fldData>
        </w:fldChar>
      </w:r>
      <w:r w:rsidR="001016C8">
        <w:instrText xml:space="preserve"> ADDIN EN.CITE </w:instrText>
      </w:r>
      <w:r w:rsidR="001016C8">
        <w:fldChar w:fldCharType="begin">
          <w:fldData xml:space="preserve">PEVuZE5vdGU+PENpdGU+PEF1dGhvcj5CZXJnZTwvQXV0aG9yPjxZZWFyPjIwMjE8L1llYXI+PFJl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</w:fldData>
        </w:fldChar>
      </w:r>
      <w:r w:rsidR="001016C8">
        <w:instrText xml:space="preserve"> ADDIN EN.CITE.DATA </w:instrText>
      </w:r>
      <w:r w:rsidR="001016C8">
        <w:fldChar w:fldCharType="end"/>
      </w:r>
      <w:r w:rsidR="007D18C9">
        <w:fldChar w:fldCharType="separate"/>
      </w:r>
      <w:r w:rsidR="001016C8" w:rsidRPr="001016C8">
        <w:rPr>
          <w:noProof/>
          <w:vertAlign w:val="superscript"/>
        </w:rPr>
        <w:t>7, 14</w:t>
      </w:r>
      <w:r w:rsidR="007D18C9">
        <w:fldChar w:fldCharType="end"/>
      </w:r>
    </w:p>
    <w:p w14:paraId="2A9A3BA0" w14:textId="6A61022F" w:rsidR="00D71985" w:rsidRDefault="00C80E51" w:rsidP="00CA4C61">
      <w:r>
        <w:t>The role of d</w:t>
      </w:r>
      <w:r w:rsidR="003659A1">
        <w:t>ual antiplatelet</w:t>
      </w:r>
      <w:r>
        <w:t xml:space="preserve"> therapy</w:t>
      </w:r>
      <w:r w:rsidR="00C4239B">
        <w:t xml:space="preserve"> (DAPT)</w:t>
      </w:r>
      <w:r>
        <w:t xml:space="preserve"> to prevent recurrent events in people with minor stroke has emerged following </w:t>
      </w:r>
      <w:r w:rsidRPr="002F0209">
        <w:t xml:space="preserve">publication of the </w:t>
      </w:r>
      <w:r w:rsidR="0063346B" w:rsidRPr="00E74B32">
        <w:rPr>
          <w:sz w:val="23"/>
          <w:szCs w:val="23"/>
          <w:shd w:val="clear" w:color="auto" w:fill="FFFFFF"/>
        </w:rPr>
        <w:t>Clopidogrel in High-Risk Patients with Acute Nondisabling Cerebrovascular Events (</w:t>
      </w:r>
      <w:r w:rsidRPr="002F0209">
        <w:t>CHANCE</w:t>
      </w:r>
      <w:r w:rsidR="0063346B" w:rsidRPr="002F0209">
        <w:t>)</w:t>
      </w:r>
      <w:r w:rsidR="00126F96" w:rsidRPr="002F0209">
        <w:fldChar w:fldCharType="begin">
          <w:fldData xml:space="preserve">PEVuZE5vdGU+PENpdGU+PEF1dGhvcj5XYW5nPC9BdXRob3I+PFllYXI+MjAxMzwvWWVhcj48UmVj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</w:fldData>
        </w:fldChar>
      </w:r>
      <w:r w:rsidR="001016C8">
        <w:instrText xml:space="preserve"> ADDIN EN.CITE </w:instrText>
      </w:r>
      <w:r w:rsidR="001016C8">
        <w:fldChar w:fldCharType="begin">
          <w:fldData xml:space="preserve">PEVuZE5vdGU+PENpdGU+PEF1dGhvcj5XYW5nPC9BdXRob3I+PFllYXI+MjAxMzwvWWVhcj48UmVj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</w:fldData>
        </w:fldChar>
      </w:r>
      <w:r w:rsidR="001016C8">
        <w:instrText xml:space="preserve"> ADDIN EN.CITE.DATA </w:instrText>
      </w:r>
      <w:r w:rsidR="001016C8">
        <w:fldChar w:fldCharType="end"/>
      </w:r>
      <w:r w:rsidR="00126F96" w:rsidRPr="002F0209">
        <w:fldChar w:fldCharType="separate"/>
      </w:r>
      <w:r w:rsidR="001016C8" w:rsidRPr="001016C8">
        <w:rPr>
          <w:noProof/>
          <w:vertAlign w:val="superscript"/>
        </w:rPr>
        <w:t>17</w:t>
      </w:r>
      <w:r w:rsidR="00126F96" w:rsidRPr="002F0209">
        <w:fldChar w:fldCharType="end"/>
      </w:r>
      <w:r w:rsidRPr="002F0209">
        <w:t xml:space="preserve"> and </w:t>
      </w:r>
      <w:r w:rsidR="0063346B" w:rsidRPr="002F0209">
        <w:t xml:space="preserve">Platelet-Oriented </w:t>
      </w:r>
      <w:r w:rsidR="0063346B" w:rsidRPr="0063346B">
        <w:t>Inhibition in New TIA and Minor Ischemic Stroke</w:t>
      </w:r>
      <w:r w:rsidR="0063346B">
        <w:t xml:space="preserve"> (</w:t>
      </w:r>
      <w:r>
        <w:t>POINT</w:t>
      </w:r>
      <w:r w:rsidR="0063346B">
        <w:t>)</w:t>
      </w:r>
      <w:r w:rsidR="00126F96">
        <w:fldChar w:fldCharType="begin">
          <w:fldData xml:space="preserve">PEVuZE5vdGU+PENpdGU+PEF1dGhvcj5Kb2huc3RvbjwvQXV0aG9yPjxZZWFyPjIwMTg8L1llYXI+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</w:fldData>
        </w:fldChar>
      </w:r>
      <w:r w:rsidR="001016C8">
        <w:instrText xml:space="preserve"> ADDIN EN.CITE </w:instrText>
      </w:r>
      <w:r w:rsidR="001016C8">
        <w:fldChar w:fldCharType="begin">
          <w:fldData xml:space="preserve">PEVuZE5vdGU+PENpdGU+PEF1dGhvcj5Kb2huc3RvbjwvQXV0aG9yPjxZZWFyPjIwMTg8L1llYXI+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</w:fldData>
        </w:fldChar>
      </w:r>
      <w:r w:rsidR="001016C8">
        <w:instrText xml:space="preserve"> ADDIN EN.CITE.DATA </w:instrText>
      </w:r>
      <w:r w:rsidR="001016C8">
        <w:fldChar w:fldCharType="end"/>
      </w:r>
      <w:r w:rsidR="00126F96">
        <w:fldChar w:fldCharType="separate"/>
      </w:r>
      <w:r w:rsidR="001016C8" w:rsidRPr="001016C8">
        <w:rPr>
          <w:noProof/>
          <w:vertAlign w:val="superscript"/>
        </w:rPr>
        <w:t>18</w:t>
      </w:r>
      <w:r w:rsidR="00126F96">
        <w:fldChar w:fldCharType="end"/>
      </w:r>
      <w:r>
        <w:t xml:space="preserve"> trials</w:t>
      </w:r>
      <w:r w:rsidR="00E85D90">
        <w:t>,</w:t>
      </w:r>
      <w:r>
        <w:t xml:space="preserve"> which demonstrate </w:t>
      </w:r>
      <w:r w:rsidR="00C4239B">
        <w:t xml:space="preserve">that DAPT </w:t>
      </w:r>
      <w:r>
        <w:t xml:space="preserve">with aspirin and clopidogrel reduces the risk of early stroke recurrence for people with minor ischaemic stroke (NIHSS </w:t>
      </w:r>
      <w:r w:rsidR="00E85D90">
        <w:rPr>
          <w:rFonts w:cs="Times New Roman"/>
        </w:rPr>
        <w:t>≤</w:t>
      </w:r>
      <w:r>
        <w:t xml:space="preserve">3) or high-risk transient ischaemic attack (ABCD2 </w:t>
      </w:r>
      <w:r w:rsidR="00E85D90">
        <w:rPr>
          <w:rFonts w:cs="Times New Roman"/>
        </w:rPr>
        <w:t>≥</w:t>
      </w:r>
      <w:r>
        <w:t xml:space="preserve">4). The benefit is </w:t>
      </w:r>
      <w:r w:rsidR="00C4239B">
        <w:t>mainly</w:t>
      </w:r>
      <w:r>
        <w:t xml:space="preserve"> observed in the first 21 days and </w:t>
      </w:r>
      <w:r w:rsidR="00C4239B">
        <w:t>DAPT</w:t>
      </w:r>
      <w:r>
        <w:t xml:space="preserve"> is now recommended in this context.</w:t>
      </w:r>
      <w:r w:rsidR="00126F96">
        <w:fldChar w:fldCharType="begin">
          <w:fldData xml:space="preserve">PEVuZE5vdGU+PENpdGU+PEF1dGhvcj5EYXdzb248L0F1dGhvcj48WWVhcj4yMDIxPC9ZZWFyPjxS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=
</w:fldData>
        </w:fldChar>
      </w:r>
      <w:r w:rsidR="001016C8">
        <w:instrText xml:space="preserve"> ADDIN EN.CITE </w:instrText>
      </w:r>
      <w:r w:rsidR="001016C8">
        <w:fldChar w:fldCharType="begin">
          <w:fldData xml:space="preserve">PEVuZE5vdGU+PENpdGU+PEF1dGhvcj5EYXdzb248L0F1dGhvcj48WWVhcj4yMDIxPC9ZZWFyPjxS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=
</w:fldData>
        </w:fldChar>
      </w:r>
      <w:r w:rsidR="001016C8">
        <w:instrText xml:space="preserve"> ADDIN EN.CITE.DATA </w:instrText>
      </w:r>
      <w:r w:rsidR="001016C8">
        <w:fldChar w:fldCharType="end"/>
      </w:r>
      <w:r w:rsidR="00126F96">
        <w:fldChar w:fldCharType="separate"/>
      </w:r>
      <w:r w:rsidR="001016C8" w:rsidRPr="001016C8">
        <w:rPr>
          <w:noProof/>
          <w:vertAlign w:val="superscript"/>
        </w:rPr>
        <w:t>19</w:t>
      </w:r>
      <w:r w:rsidR="00126F96">
        <w:fldChar w:fldCharType="end"/>
      </w:r>
      <w:r>
        <w:t xml:space="preserve"> The emergence of </w:t>
      </w:r>
      <w:r w:rsidR="00C4239B">
        <w:t>DAPT</w:t>
      </w:r>
      <w:r>
        <w:t xml:space="preserve"> as an effective treatment for acute minor ischaemic stroke may change the landscape with respect to the relative benefits of thrombolysis </w:t>
      </w:r>
      <w:r w:rsidR="00C4239B">
        <w:t>in</w:t>
      </w:r>
      <w:r>
        <w:t xml:space="preserve"> this group of patients as most previous comparisons were </w:t>
      </w:r>
      <w:r w:rsidR="00C4239B">
        <w:t>with</w:t>
      </w:r>
      <w:r>
        <w:t xml:space="preserve"> single antiplatelet. </w:t>
      </w:r>
      <w:r w:rsidR="00C4239B">
        <w:t>P</w:t>
      </w:r>
      <w:r>
        <w:t>reliminary findings from the</w:t>
      </w:r>
      <w:r w:rsidR="00E85D90">
        <w:t xml:space="preserve"> </w:t>
      </w:r>
      <w:r w:rsidR="00A27F2F" w:rsidRPr="00A27F2F">
        <w:t>Antiplatelet Versus Alteplase in Acute Mild Ischemic Stroke</w:t>
      </w:r>
      <w:r w:rsidR="00A27F2F">
        <w:t xml:space="preserve"> (ARAMIS)</w:t>
      </w:r>
      <w:r>
        <w:t xml:space="preserve"> trial, which was a multicentre non-inferiority </w:t>
      </w:r>
      <w:r w:rsidR="00A27F2F">
        <w:t xml:space="preserve">randomised controlled trial </w:t>
      </w:r>
      <w:r>
        <w:t xml:space="preserve">that compared </w:t>
      </w:r>
      <w:r w:rsidR="00C4239B">
        <w:t>DAPT</w:t>
      </w:r>
      <w:r>
        <w:t xml:space="preserve"> with aspirin and clopidogrel to intravenous thrombolysis in people with acute minor </w:t>
      </w:r>
      <w:r>
        <w:lastRenderedPageBreak/>
        <w:t>ischaemic stroke within 4.5 hours of symptom onset, were presented at the 2023 International Stroke Conference.</w:t>
      </w:r>
      <w:r w:rsidR="005F324D">
        <w:fldChar w:fldCharType="begin"/>
      </w:r>
      <w:r w:rsidR="001016C8">
        <w:instrText xml:space="preserve"> ADDIN EN.CITE &lt;EndNote&gt;&lt;Cite&gt;&lt;Author&gt;ARAMIS_trial_collaboration&lt;/Author&gt;&lt;Year&gt;2023&lt;/Year&gt;&lt;RecNum&gt;1759&lt;/RecNum&gt;&lt;DisplayText&gt;&lt;style face="superscript"&gt;20&lt;/style&gt;&lt;/DisplayText&gt;&lt;record&gt;&lt;rec-number&gt;1759&lt;/rec-number&gt;&lt;foreign-keys&gt;&lt;key app="EN" db-id="s5eawpdwza5e55e0vdlvz0xfsxw2fxvpsv9f" timestamp="1681470176"&gt;1759&lt;/key&gt;&lt;/foreign-keys&gt;&lt;ref-type name="Web Page"&gt;12&lt;/ref-type&gt;&lt;contributors&gt;&lt;authors&gt;&lt;author&gt;ARAMIS_trial_collaboration &lt;/author&gt;&lt;/authors&gt;&lt;/contributors&gt;&lt;titles&gt;&lt;title&gt;Preliminary results - Antiplatelet Versus Alteplase in Acute Mild Ischemic Stroke (ARAMIS) trial (oral presentation)&lt;/title&gt;&lt;/titles&gt;&lt;dates&gt;&lt;year&gt;2023&lt;/year&gt;&lt;/dates&gt;&lt;publisher&gt;Internationa Stroke Conference 2023&lt;/publisher&gt;&lt;urls&gt;&lt;related-urls&gt;&lt;url&gt;https://isc.hub.heart.org/late-breaking-science/article/22710837/latebreaking-science-bestii-catis2-angelaspect-select-2-aramis-rescue-bt2-and-cmoss&lt;/url&gt;&lt;/related-urls&gt;&lt;/urls&gt;&lt;/record&gt;&lt;/Cite&gt;&lt;/EndNote&gt;</w:instrText>
      </w:r>
      <w:r w:rsidR="005F324D">
        <w:fldChar w:fldCharType="separate"/>
      </w:r>
      <w:r w:rsidR="001016C8" w:rsidRPr="001016C8">
        <w:rPr>
          <w:noProof/>
          <w:vertAlign w:val="superscript"/>
        </w:rPr>
        <w:t>20</w:t>
      </w:r>
      <w:r w:rsidR="005F324D">
        <w:fldChar w:fldCharType="end"/>
      </w:r>
      <w:r>
        <w:t xml:space="preserve"> The findings demonstrate that DAPT </w:t>
      </w:r>
      <w:r w:rsidR="00C4239B">
        <w:t>is</w:t>
      </w:r>
      <w:r>
        <w:t xml:space="preserve"> non-inferior to intravenous thrombolysis for the primary outcome of excellent functional recovery (</w:t>
      </w:r>
      <w:r w:rsidR="00A27F2F">
        <w:t xml:space="preserve">modified Rankin Scale, mRS, 0-1: </w:t>
      </w:r>
      <w:r>
        <w:t xml:space="preserve">93.8% with DAPT versus 91.4% with </w:t>
      </w:r>
      <w:r w:rsidR="00300E35">
        <w:t xml:space="preserve">intravenous </w:t>
      </w:r>
      <w:r>
        <w:t>thrombolysis)</w:t>
      </w:r>
      <w:r w:rsidR="00E85D90">
        <w:t xml:space="preserve">. </w:t>
      </w:r>
      <w:r w:rsidR="00C4239B">
        <w:t xml:space="preserve"> </w:t>
      </w:r>
      <w:r w:rsidR="00E85D90">
        <w:t>T</w:t>
      </w:r>
      <w:r w:rsidR="00C4239B">
        <w:t xml:space="preserve">he full publication of </w:t>
      </w:r>
      <w:r w:rsidR="00E85D90">
        <w:t xml:space="preserve">ARAMIS </w:t>
      </w:r>
      <w:r w:rsidR="00C4239B">
        <w:t>results is eagerly awaited</w:t>
      </w:r>
      <w:r>
        <w:t>.</w:t>
      </w:r>
    </w:p>
    <w:p w14:paraId="39C29987" w14:textId="57F16365" w:rsidR="00CA4C61" w:rsidRDefault="00CA4C61" w:rsidP="00CA4C61">
      <w:r>
        <w:t xml:space="preserve">In summary, Tu and colleagues </w:t>
      </w:r>
      <w:r w:rsidR="006B43CC">
        <w:t>help</w:t>
      </w:r>
      <w:r>
        <w:t xml:space="preserve"> answer the clinical conundrum of how to treat people presenting with acute minor stroke. Intravenous thrombolysis appears best reserved for people with disabling deficits or NIHSS </w:t>
      </w:r>
      <w:bookmarkStart w:id="1" w:name="_Hlk130808995"/>
      <w:r>
        <w:rPr>
          <w:rFonts w:cs="Times New Roman"/>
        </w:rPr>
        <w:t>≥</w:t>
      </w:r>
      <w:bookmarkEnd w:id="1"/>
      <w:r>
        <w:t xml:space="preserve">3. </w:t>
      </w:r>
      <w:r w:rsidR="006B43CC">
        <w:t>People with less severe or non-disabling stroke syndromes appear better treated with DAPT. The role of advanced neuroimaging to guide personalised approaches to management continues to emerge</w:t>
      </w:r>
      <w:r w:rsidR="00300E35">
        <w:t>.</w:t>
      </w:r>
      <w:r w:rsidR="006B43CC">
        <w:t xml:space="preserve"> </w:t>
      </w:r>
      <w:r w:rsidR="00300E35">
        <w:t>T</w:t>
      </w:r>
      <w:r w:rsidR="006B43CC">
        <w:t xml:space="preserve">he ongoing TEMPO-2 study </w:t>
      </w:r>
      <w:r w:rsidR="0048746A" w:rsidRPr="0048746A">
        <w:t xml:space="preserve">(NCT02398656) </w:t>
      </w:r>
      <w:r w:rsidR="006B43CC">
        <w:t xml:space="preserve">is evaluating the role of low-dose tenecteplase in this context which may change the landscape in time. </w:t>
      </w:r>
    </w:p>
    <w:p w14:paraId="70003DBF" w14:textId="09FAD7D9" w:rsidR="00295E3B" w:rsidRDefault="006B43CC" w:rsidP="006B43CC">
      <w:pPr>
        <w:pStyle w:val="Heading3"/>
      </w:pPr>
      <w:r>
        <w:br w:type="page"/>
      </w:r>
      <w:r>
        <w:lastRenderedPageBreak/>
        <w:t>References</w:t>
      </w:r>
    </w:p>
    <w:p w14:paraId="3552DC9F" w14:textId="77777777" w:rsidR="001016C8" w:rsidRPr="001016C8" w:rsidRDefault="00295E3B" w:rsidP="001016C8">
      <w:pPr>
        <w:pStyle w:val="EndNoteBibliography"/>
        <w:spacing w:after="0"/>
      </w:pPr>
      <w:r>
        <w:fldChar w:fldCharType="begin"/>
      </w:r>
      <w:r>
        <w:instrText xml:space="preserve"> ADDIN EN.REFLIST </w:instrText>
      </w:r>
      <w:r>
        <w:fldChar w:fldCharType="separate"/>
      </w:r>
      <w:r w:rsidR="001016C8" w:rsidRPr="001016C8">
        <w:t>1.</w:t>
      </w:r>
      <w:r w:rsidR="001016C8" w:rsidRPr="001016C8">
        <w:tab/>
        <w:t xml:space="preserve">Rivas A, Lauw MN, Schnabel RB, Crowther M and Van Spall HGC. Stroke and Thromboembolism in Patients with Heart Failure and Sinus Rhythm: A Matter of Risk Stratification? </w:t>
      </w:r>
      <w:r w:rsidR="001016C8" w:rsidRPr="001016C8">
        <w:rPr>
          <w:i/>
        </w:rPr>
        <w:t>Thrombosis and haemostasis</w:t>
      </w:r>
      <w:r w:rsidR="001016C8" w:rsidRPr="001016C8">
        <w:t>. 2022;122:871-878.</w:t>
      </w:r>
    </w:p>
    <w:p w14:paraId="178DBBBD" w14:textId="77777777" w:rsidR="001016C8" w:rsidRPr="001016C8" w:rsidRDefault="001016C8" w:rsidP="001016C8">
      <w:pPr>
        <w:pStyle w:val="EndNoteBibliography"/>
        <w:spacing w:after="0"/>
      </w:pPr>
      <w:r w:rsidRPr="001016C8">
        <w:t>2.</w:t>
      </w:r>
      <w:r w:rsidRPr="001016C8">
        <w:tab/>
        <w:t xml:space="preserve">Lip GYH, Genaidy A, Tran G, Marroquin P, Estes C and Sloop S. Improving Stroke Risk Prediction in the General Population: A Comparative Assessment of Common Clinical Rules, a New Multimorbid Index, and Machine-Learning-Based Algorithms. </w:t>
      </w:r>
      <w:r w:rsidRPr="001016C8">
        <w:rPr>
          <w:i/>
        </w:rPr>
        <w:t>Thrombosis and haemostasis</w:t>
      </w:r>
      <w:r w:rsidRPr="001016C8">
        <w:t>. 2022;122:142-150.</w:t>
      </w:r>
    </w:p>
    <w:p w14:paraId="0466BE15" w14:textId="77777777" w:rsidR="001016C8" w:rsidRPr="001016C8" w:rsidRDefault="001016C8" w:rsidP="001016C8">
      <w:pPr>
        <w:pStyle w:val="EndNoteBibliography"/>
        <w:spacing w:after="0"/>
      </w:pPr>
      <w:r w:rsidRPr="001016C8">
        <w:t>3.</w:t>
      </w:r>
      <w:r w:rsidRPr="001016C8">
        <w:tab/>
        <w:t xml:space="preserve">Chang PY, Wang WT, Wu WL, Chang HC, Chen CH, Tsai YW, Chiou SH, Lip GYH, Cheng HM and Chiang CE. Oral Anticoagulation Timing in Patients with Acute Ischemic Stroke and Atrial Fibrillation. </w:t>
      </w:r>
      <w:r w:rsidRPr="001016C8">
        <w:rPr>
          <w:i/>
        </w:rPr>
        <w:t>Thrombosis and haemostasis</w:t>
      </w:r>
      <w:r w:rsidRPr="001016C8">
        <w:t>. 2022;122:939-950.</w:t>
      </w:r>
    </w:p>
    <w:p w14:paraId="62F62BAF" w14:textId="77777777" w:rsidR="001016C8" w:rsidRPr="001016C8" w:rsidRDefault="001016C8" w:rsidP="001016C8">
      <w:pPr>
        <w:pStyle w:val="EndNoteBibliography"/>
        <w:spacing w:after="0"/>
      </w:pPr>
      <w:r w:rsidRPr="001016C8">
        <w:t>4.</w:t>
      </w:r>
      <w:r w:rsidRPr="001016C8">
        <w:tab/>
        <w:t xml:space="preserve">Akyea RK, Georgiopoulos G, Iyen B, Kai J, Qureshi N and Ntaios G. Comparison of Risk of Serious Cardiovascular Events after Hemorrhagic versus Ischemic Stroke: A Population-Based Study. </w:t>
      </w:r>
      <w:r w:rsidRPr="001016C8">
        <w:rPr>
          <w:i/>
        </w:rPr>
        <w:t>Thrombosis and haemostasis</w:t>
      </w:r>
      <w:r w:rsidRPr="001016C8">
        <w:t>. 2022;122:1921-1931.</w:t>
      </w:r>
    </w:p>
    <w:p w14:paraId="64D528A2" w14:textId="77777777" w:rsidR="001016C8" w:rsidRPr="001016C8" w:rsidRDefault="001016C8" w:rsidP="001016C8">
      <w:pPr>
        <w:pStyle w:val="EndNoteBibliography"/>
        <w:spacing w:after="0"/>
      </w:pPr>
      <w:r w:rsidRPr="001016C8">
        <w:t>5.</w:t>
      </w:r>
      <w:r w:rsidRPr="001016C8">
        <w:tab/>
        <w:t xml:space="preserve">Ivany E, Lotto RR, Lip GYH and Lane DA. Managing Uncertainty: Physicians' Decision Making for Stroke Prevention for Patients with Atrial Fibrillation and Intracerebral Hemorrhage. </w:t>
      </w:r>
      <w:r w:rsidRPr="001016C8">
        <w:rPr>
          <w:i/>
        </w:rPr>
        <w:t>Thrombosis and haemostasis</w:t>
      </w:r>
      <w:r w:rsidRPr="001016C8">
        <w:t>. 2022;122:1603-1611.</w:t>
      </w:r>
    </w:p>
    <w:p w14:paraId="1E26C664" w14:textId="77777777" w:rsidR="001016C8" w:rsidRPr="001016C8" w:rsidRDefault="001016C8" w:rsidP="001016C8">
      <w:pPr>
        <w:pStyle w:val="EndNoteBibliography"/>
        <w:spacing w:after="0"/>
      </w:pPr>
      <w:r w:rsidRPr="001016C8">
        <w:t>6.</w:t>
      </w:r>
      <w:r w:rsidRPr="001016C8">
        <w:tab/>
        <w:t xml:space="preserve">Lip GYH and Ntaios G. "Novel Clinical Concepts in Thrombosis": Integrated Care for Stroke Management-Easy as ABC. </w:t>
      </w:r>
      <w:r w:rsidRPr="001016C8">
        <w:rPr>
          <w:i/>
        </w:rPr>
        <w:t>Thrombosis and haemostasis</w:t>
      </w:r>
      <w:r w:rsidRPr="001016C8">
        <w:t>. 2022;122:316-319.</w:t>
      </w:r>
    </w:p>
    <w:p w14:paraId="2E075C3A" w14:textId="77777777" w:rsidR="001016C8" w:rsidRPr="001016C8" w:rsidRDefault="001016C8" w:rsidP="001016C8">
      <w:pPr>
        <w:pStyle w:val="EndNoteBibliography"/>
        <w:spacing w:after="0"/>
      </w:pPr>
      <w:r w:rsidRPr="001016C8">
        <w:t>7.</w:t>
      </w:r>
      <w:r w:rsidRPr="001016C8">
        <w:tab/>
        <w:t xml:space="preserve">Ferrari J, Reynolds A, Knoflach M and Sykora M. Acute Ischemic Stroke With Mild Symptoms-To Thrombolyse or Not to Thrombolyse? </w:t>
      </w:r>
      <w:r w:rsidRPr="001016C8">
        <w:rPr>
          <w:i/>
        </w:rPr>
        <w:t>Front Neurol</w:t>
      </w:r>
      <w:r w:rsidRPr="001016C8">
        <w:t>. 2021;12:760813.</w:t>
      </w:r>
    </w:p>
    <w:p w14:paraId="2635D5E5" w14:textId="77777777" w:rsidR="001016C8" w:rsidRPr="001016C8" w:rsidRDefault="001016C8" w:rsidP="001016C8">
      <w:pPr>
        <w:pStyle w:val="EndNoteBibliography"/>
        <w:spacing w:after="0"/>
      </w:pPr>
      <w:r w:rsidRPr="001016C8">
        <w:t>8.</w:t>
      </w:r>
      <w:r w:rsidRPr="001016C8">
        <w:tab/>
        <w:t xml:space="preserve">Emberson J, Lees KR, Lyden P, Blackwell L, Albers G, Bluhmki E, Brott T, Cohen G, Davis S, Donnan G, Grotta J, Howard G, Kaste M, Koga M, von Kummer R, Lansberg M, Lindley RI, Murray G, Olivot JM, Parsons M, Tilley B, Toni D, Toyoda K, Wahlgren N, Wardlaw J, Whiteley W, del Zoppo GJ, Baigent C, Sandercock P, Hacke W and Stroke Thrombolysis Trialists' Collaborative G. Effect of treatment delay, age, and stroke severity on the effects of intravenous thrombolysis with alteplase for acute ischaemic stroke: a meta-analysis of individual patient data from randomised trials. </w:t>
      </w:r>
      <w:r w:rsidRPr="001016C8">
        <w:rPr>
          <w:i/>
        </w:rPr>
        <w:t>Lancet</w:t>
      </w:r>
      <w:r w:rsidRPr="001016C8">
        <w:t>. 2014;384:1929-35.</w:t>
      </w:r>
    </w:p>
    <w:p w14:paraId="331FDB55" w14:textId="77777777" w:rsidR="001016C8" w:rsidRPr="001016C8" w:rsidRDefault="001016C8" w:rsidP="001016C8">
      <w:pPr>
        <w:pStyle w:val="EndNoteBibliography"/>
        <w:spacing w:after="0"/>
      </w:pPr>
      <w:r w:rsidRPr="001016C8">
        <w:t>9.</w:t>
      </w:r>
      <w:r w:rsidRPr="001016C8">
        <w:tab/>
        <w:t xml:space="preserve">Khatri P, Kleindorfer DO, Devlin T, Sawyer RN, Jr., Starr M, Mejilla J, Broderick J, Chatterjee A, Jauch EC, Levine SR, Romano JG, Saver JL, Vagal A, Purdon B, Devenport J, Pavlov A, Yeatts SD and Investigators P. Effect of Alteplase vs Aspirin on Functional Outcome for Patients With Acute Ischemic Stroke and Minor Nondisabling Neurologic Deficits: The PRISMS Randomized Clinical Trial. </w:t>
      </w:r>
      <w:r w:rsidRPr="001016C8">
        <w:rPr>
          <w:i/>
        </w:rPr>
        <w:t>JAMA</w:t>
      </w:r>
      <w:r w:rsidRPr="001016C8">
        <w:t>. 2018;320:156-166.</w:t>
      </w:r>
    </w:p>
    <w:p w14:paraId="5A8A86FF" w14:textId="77777777" w:rsidR="001016C8" w:rsidRPr="001016C8" w:rsidRDefault="001016C8" w:rsidP="001016C8">
      <w:pPr>
        <w:pStyle w:val="EndNoteBibliography"/>
        <w:spacing w:after="0"/>
      </w:pPr>
      <w:r w:rsidRPr="001016C8">
        <w:t>10.</w:t>
      </w:r>
      <w:r w:rsidRPr="001016C8">
        <w:tab/>
        <w:t xml:space="preserve">Romano JG, Gardener H, Campo-Bustillo I, Khan Y, Tai S, Riley N, Smith EE, Sacco RL, Khatri P, Alger HM, Mac Grory B, Gulati D, Sangha NS, Craig JM, Olds KE, Benesch CG, Kelly AG, Brehaut SS, Kansara AC, Schwamm LH and Ma RI. Predictors of Outcomes in Patients With Mild Ischemic Stroke Symptoms: MaRISS. </w:t>
      </w:r>
      <w:r w:rsidRPr="001016C8">
        <w:rPr>
          <w:i/>
        </w:rPr>
        <w:t>Stroke</w:t>
      </w:r>
      <w:r w:rsidRPr="001016C8">
        <w:t>. 2021;52:1995-2004.</w:t>
      </w:r>
    </w:p>
    <w:p w14:paraId="5C726EE9" w14:textId="77777777" w:rsidR="001016C8" w:rsidRPr="001016C8" w:rsidRDefault="001016C8" w:rsidP="001016C8">
      <w:pPr>
        <w:pStyle w:val="EndNoteBibliography"/>
        <w:spacing w:after="0"/>
      </w:pPr>
      <w:r w:rsidRPr="001016C8">
        <w:t>11.</w:t>
      </w:r>
      <w:r w:rsidRPr="001016C8">
        <w:tab/>
        <w:t xml:space="preserve">Khatri P, Conaway MR, Johnston KC and Acute Stroke Accurate Prediction Study I. Ninety-day outcome rates of a prospective cohort of consecutive patients with mild ischemic stroke. </w:t>
      </w:r>
      <w:r w:rsidRPr="001016C8">
        <w:rPr>
          <w:i/>
        </w:rPr>
        <w:t>Stroke</w:t>
      </w:r>
      <w:r w:rsidRPr="001016C8">
        <w:t>. 2012;43:560-2.</w:t>
      </w:r>
    </w:p>
    <w:p w14:paraId="34FEFFF6" w14:textId="47A90362" w:rsidR="001016C8" w:rsidRPr="001016C8" w:rsidRDefault="001016C8" w:rsidP="001016C8">
      <w:pPr>
        <w:pStyle w:val="EndNoteBibliography"/>
        <w:spacing w:after="0"/>
      </w:pPr>
      <w:r w:rsidRPr="001016C8">
        <w:t>12.</w:t>
      </w:r>
      <w:r w:rsidRPr="001016C8">
        <w:tab/>
        <w:t xml:space="preserve">Tu WJ, Xu Y, Liu Y, Li J, Du J and Zhao J. Intravenous Thrombolysis or Medical Management for Minor Strokes. </w:t>
      </w:r>
      <w:r w:rsidRPr="001016C8">
        <w:rPr>
          <w:i/>
        </w:rPr>
        <w:t>Thrombosis and haemostasis</w:t>
      </w:r>
      <w:r w:rsidRPr="001016C8">
        <w:t xml:space="preserve">. 2023. </w:t>
      </w:r>
      <w:r>
        <w:t>DOI</w:t>
      </w:r>
      <w:r w:rsidRPr="001016C8">
        <w:t>: 10.1055/s-0043-1768150. Epub ahead of print.</w:t>
      </w:r>
    </w:p>
    <w:p w14:paraId="676A5544" w14:textId="77777777" w:rsidR="001016C8" w:rsidRPr="001016C8" w:rsidRDefault="001016C8" w:rsidP="001016C8">
      <w:pPr>
        <w:pStyle w:val="EndNoteBibliography"/>
        <w:spacing w:after="0"/>
      </w:pPr>
      <w:r w:rsidRPr="001016C8">
        <w:t>13.</w:t>
      </w:r>
      <w:r w:rsidRPr="001016C8">
        <w:tab/>
        <w:t xml:space="preserve">Asdaghi N, Romano JG, Gardener H, Campo-Bustillo I, Purdon B, Khan YM, Gulati D, Broderick JP, Schwamm LH, Smith EE, Saver JL, Sacco R and Khatri P. Thrombolysis in Mild Stroke: A Comparative Analysis of the PRISMS and MaRISS Studies. </w:t>
      </w:r>
      <w:r w:rsidRPr="001016C8">
        <w:rPr>
          <w:i/>
        </w:rPr>
        <w:t>Stroke</w:t>
      </w:r>
      <w:r w:rsidRPr="001016C8">
        <w:t>. 2021;52:e586-e589.</w:t>
      </w:r>
    </w:p>
    <w:p w14:paraId="5E1D53EC" w14:textId="77777777" w:rsidR="001016C8" w:rsidRPr="001016C8" w:rsidRDefault="001016C8" w:rsidP="001016C8">
      <w:pPr>
        <w:pStyle w:val="EndNoteBibliography"/>
        <w:spacing w:after="0"/>
      </w:pPr>
      <w:r w:rsidRPr="001016C8">
        <w:t>14.</w:t>
      </w:r>
      <w:r w:rsidRPr="001016C8">
        <w:tab/>
        <w:t xml:space="preserve">Berge E, Whiteley W, Audebert H, De Marchis GM, Fonseca AC, Padiglioni C, de la Ossa NP, Strbian D, Tsivgoulis G and Turc G. European Stroke Organisation (ESO) guidelines on intravenous thrombolysis for acute ischaemic stroke. </w:t>
      </w:r>
      <w:r w:rsidRPr="001016C8">
        <w:rPr>
          <w:i/>
        </w:rPr>
        <w:t>Eur Stroke J</w:t>
      </w:r>
      <w:r w:rsidRPr="001016C8">
        <w:t>. 2021;6:I-LXII.</w:t>
      </w:r>
    </w:p>
    <w:p w14:paraId="43B44B68" w14:textId="77777777" w:rsidR="001016C8" w:rsidRPr="001016C8" w:rsidRDefault="001016C8" w:rsidP="001016C8">
      <w:pPr>
        <w:pStyle w:val="EndNoteBibliography"/>
        <w:spacing w:after="0"/>
      </w:pPr>
      <w:r w:rsidRPr="001016C8">
        <w:t>15.</w:t>
      </w:r>
      <w:r w:rsidRPr="001016C8">
        <w:tab/>
        <w:t xml:space="preserve">Alemseged F, Rocco A, Arba F, Schwabova JP, Wu T, Cavicchia L, Ng F, Ng JL, Zhao H, Williams C, Sallustio F, Balabanski AH, Tomek A, Parson MW, Mitchell PJ, Diomedi M, Yassi N, Churilov L, Davis SM, Campbell BCV, Basilar Artery T and Management Collaboration I. Posterior National Institutes of Health Stroke Scale Improves Prognostic Accuracy in Posterior Circulation Stroke. </w:t>
      </w:r>
      <w:r w:rsidRPr="001016C8">
        <w:rPr>
          <w:i/>
        </w:rPr>
        <w:t>Stroke</w:t>
      </w:r>
      <w:r w:rsidRPr="001016C8">
        <w:t>. 2022;53:1247-1255.</w:t>
      </w:r>
    </w:p>
    <w:p w14:paraId="25ED5675" w14:textId="77777777" w:rsidR="001016C8" w:rsidRPr="001016C8" w:rsidRDefault="001016C8" w:rsidP="001016C8">
      <w:pPr>
        <w:pStyle w:val="EndNoteBibliography"/>
        <w:spacing w:after="0"/>
      </w:pPr>
      <w:r w:rsidRPr="001016C8">
        <w:lastRenderedPageBreak/>
        <w:t>16.</w:t>
      </w:r>
      <w:r w:rsidRPr="001016C8">
        <w:tab/>
        <w:t xml:space="preserve">Inoa V, Aron AW, Staff I, Fortunato G and Sansing LH. Lower NIH stroke scale scores are required to accurately predict a good prognosis in posterior circulation stroke. </w:t>
      </w:r>
      <w:r w:rsidRPr="001016C8">
        <w:rPr>
          <w:i/>
        </w:rPr>
        <w:t>Cerebrovasc Dis</w:t>
      </w:r>
      <w:r w:rsidRPr="001016C8">
        <w:t>. 2014;37:251-5.</w:t>
      </w:r>
    </w:p>
    <w:p w14:paraId="4FA3071A" w14:textId="77777777" w:rsidR="001016C8" w:rsidRPr="001016C8" w:rsidRDefault="001016C8" w:rsidP="001016C8">
      <w:pPr>
        <w:pStyle w:val="EndNoteBibliography"/>
        <w:spacing w:after="0"/>
      </w:pPr>
      <w:r w:rsidRPr="001016C8">
        <w:t>17.</w:t>
      </w:r>
      <w:r w:rsidRPr="001016C8">
        <w:tab/>
        <w:t xml:space="preserve">Wang Y, Wang Y, Zhao X, Liu L, Wang D, Wang C, Wang C, Li H, Meng X, Cui L, Jia J, Dong Q, Xu A, Zeng J, Li Y, Wang Z, Xia H, Johnston SC and Investigators C. Clopidogrel with aspirin in acute minor stroke or transient ischemic attack. </w:t>
      </w:r>
      <w:r w:rsidRPr="001016C8">
        <w:rPr>
          <w:i/>
        </w:rPr>
        <w:t>N Engl J Med</w:t>
      </w:r>
      <w:r w:rsidRPr="001016C8">
        <w:t>. 2013;369:11-9.</w:t>
      </w:r>
    </w:p>
    <w:p w14:paraId="32AB49D9" w14:textId="77777777" w:rsidR="001016C8" w:rsidRPr="001016C8" w:rsidRDefault="001016C8" w:rsidP="001016C8">
      <w:pPr>
        <w:pStyle w:val="EndNoteBibliography"/>
        <w:spacing w:after="0"/>
      </w:pPr>
      <w:r w:rsidRPr="001016C8">
        <w:t>18.</w:t>
      </w:r>
      <w:r w:rsidRPr="001016C8">
        <w:tab/>
        <w:t xml:space="preserve">Johnston SC, Easton JD, Farrant M, Barsan W, Conwit RA, Elm JJ, Kim AS, Lindblad AS, Palesch YY, Clinical Research Collaboration NETTN and the PI. Clopidogrel and Aspirin in Acute Ischemic Stroke and High-Risk TIA. </w:t>
      </w:r>
      <w:r w:rsidRPr="001016C8">
        <w:rPr>
          <w:i/>
        </w:rPr>
        <w:t>N Engl J Med</w:t>
      </w:r>
      <w:r w:rsidRPr="001016C8">
        <w:t>. 2018;379:215-225.</w:t>
      </w:r>
    </w:p>
    <w:p w14:paraId="722AC538" w14:textId="77777777" w:rsidR="001016C8" w:rsidRPr="001016C8" w:rsidRDefault="001016C8" w:rsidP="001016C8">
      <w:pPr>
        <w:pStyle w:val="EndNoteBibliography"/>
        <w:spacing w:after="0"/>
      </w:pPr>
      <w:r w:rsidRPr="001016C8">
        <w:t>19.</w:t>
      </w:r>
      <w:r w:rsidRPr="001016C8">
        <w:tab/>
        <w:t xml:space="preserve">Dawson J, Merwick A, Webb A, Dennis M, Ferrari J, Fonseca AC and European Stroke O. European Stroke Organisation expedited recommendation for the use of short-term dual antiplatelet therapy early after minor stroke and high-risk TIA. </w:t>
      </w:r>
      <w:r w:rsidRPr="001016C8">
        <w:rPr>
          <w:i/>
        </w:rPr>
        <w:t>Eur Stroke J</w:t>
      </w:r>
      <w:r w:rsidRPr="001016C8">
        <w:t>. 2021;6:CLXXXVII-CXCI.</w:t>
      </w:r>
    </w:p>
    <w:p w14:paraId="512F28BF" w14:textId="6080C6F3" w:rsidR="001016C8" w:rsidRPr="001016C8" w:rsidRDefault="001016C8" w:rsidP="001016C8">
      <w:pPr>
        <w:pStyle w:val="EndNoteBibliography"/>
      </w:pPr>
      <w:r w:rsidRPr="001016C8">
        <w:t>20.</w:t>
      </w:r>
      <w:r w:rsidRPr="001016C8">
        <w:tab/>
      </w:r>
      <w:r w:rsidRPr="005F324D">
        <w:t>ARAMIS</w:t>
      </w:r>
      <w:r>
        <w:t xml:space="preserve"> </w:t>
      </w:r>
      <w:r w:rsidRPr="005F324D">
        <w:t>trial</w:t>
      </w:r>
      <w:r>
        <w:t xml:space="preserve"> </w:t>
      </w:r>
      <w:r w:rsidRPr="005F324D">
        <w:t>collaboration. Preliminary results - Antiplatelet Versus Alteplase in Acute Mild Ischemic Stroke (ARAMIS) trial</w:t>
      </w:r>
      <w:r>
        <w:t>.</w:t>
      </w:r>
      <w:r w:rsidRPr="005F324D">
        <w:t xml:space="preserve"> </w:t>
      </w:r>
      <w:r>
        <w:t>O</w:t>
      </w:r>
      <w:r w:rsidRPr="005F324D">
        <w:t>ral presentation</w:t>
      </w:r>
      <w:r>
        <w:t xml:space="preserve"> - Late Breaking Science</w:t>
      </w:r>
      <w:r w:rsidRPr="005F324D">
        <w:t>. 2023</w:t>
      </w:r>
      <w:r>
        <w:t xml:space="preserve"> International Stroke Conference (ISC)</w:t>
      </w:r>
      <w:r w:rsidRPr="005F324D">
        <w:t>.</w:t>
      </w:r>
      <w:r>
        <w:t xml:space="preserve"> URL: </w:t>
      </w:r>
      <w:r w:rsidRPr="005F324D">
        <w:t>https://isc.hub.heart.org/late-breaking-science/article/22710837/latebreaking-science-bestii-catis2-angelaspect-select-2-aramis-rescue-bt2-and-cmoss</w:t>
      </w:r>
    </w:p>
    <w:p w14:paraId="5DAE21C0" w14:textId="65FE95B3" w:rsidR="00D71985" w:rsidRPr="00D71985" w:rsidRDefault="00295E3B" w:rsidP="00E74B32">
      <w:pPr>
        <w:ind w:left="426" w:hanging="426"/>
      </w:pPr>
      <w:r>
        <w:fldChar w:fldCharType="end"/>
      </w:r>
    </w:p>
    <w:sectPr w:rsidR="00D71985" w:rsidRPr="00D71985">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4C54" w16cex:dateUtc="2023-04-12T14:27:00Z"/>
  <w16cex:commentExtensible w16cex:durableId="27E14C43" w16cex:dateUtc="2023-04-12T14:26:00Z"/>
  <w16cex:commentExtensible w16cex:durableId="27E14AFA" w16cex:dateUtc="2023-04-12T14:21:00Z"/>
  <w16cex:commentExtensible w16cex:durableId="27E14ABE" w16cex:dateUtc="2023-04-12T14:20:00Z"/>
  <w16cex:commentExtensible w16cex:durableId="27E146DB" w16cex:dateUtc="2023-04-12T14:03:00Z"/>
  <w16cex:commentExtensible w16cex:durableId="27E134E5" w16cex:dateUtc="2023-04-12T12: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49860" w14:textId="77777777" w:rsidR="002D2985" w:rsidRDefault="002D2985">
      <w:pPr>
        <w:spacing w:after="0" w:line="240" w:lineRule="auto"/>
      </w:pPr>
      <w:r>
        <w:separator/>
      </w:r>
    </w:p>
  </w:endnote>
  <w:endnote w:type="continuationSeparator" w:id="0">
    <w:p w14:paraId="425457DD" w14:textId="77777777" w:rsidR="002D2985" w:rsidRDefault="002D2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333F" w14:textId="1F3AD1C2" w:rsidR="00B667F3" w:rsidRDefault="00D71985">
    <w:pPr>
      <w:pStyle w:val="Footer"/>
      <w:jc w:val="right"/>
    </w:pPr>
    <w:r>
      <w:fldChar w:fldCharType="begin"/>
    </w:r>
    <w:r>
      <w:instrText xml:space="preserve"> PAGE   \* MERGEFORMAT </w:instrText>
    </w:r>
    <w:r>
      <w:fldChar w:fldCharType="separate"/>
    </w:r>
    <w:r>
      <w:rPr>
        <w:noProof/>
      </w:rPr>
      <w:t>32</w:t>
    </w:r>
    <w:r>
      <w:rPr>
        <w:noProof/>
      </w:rPr>
      <w:fldChar w:fldCharType="end"/>
    </w:r>
  </w:p>
  <w:p w14:paraId="595DB8A0" w14:textId="77777777" w:rsidR="00B667F3" w:rsidRDefault="002D29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F8284F" w14:textId="77777777" w:rsidR="002D2985" w:rsidRDefault="002D2985">
      <w:pPr>
        <w:spacing w:after="0" w:line="240" w:lineRule="auto"/>
      </w:pPr>
      <w:r>
        <w:separator/>
      </w:r>
    </w:p>
  </w:footnote>
  <w:footnote w:type="continuationSeparator" w:id="0">
    <w:p w14:paraId="1B9FC81E" w14:textId="77777777" w:rsidR="002D2985" w:rsidRDefault="002D29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36017"/>
    <w:multiLevelType w:val="hybridMultilevel"/>
    <w:tmpl w:val="1C241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B56E96"/>
    <w:multiLevelType w:val="hybridMultilevel"/>
    <w:tmpl w:val="843437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awpdwza5e55e0vdlvz0xfsxw2fxvpsv9f&quot;&gt;My Library-Saved-Converted&lt;record-ids&gt;&lt;item&gt;1753&lt;/item&gt;&lt;item&gt;1754&lt;/item&gt;&lt;item&gt;1755&lt;/item&gt;&lt;item&gt;1756&lt;/item&gt;&lt;item&gt;1757&lt;/item&gt;&lt;item&gt;1758&lt;/item&gt;&lt;item&gt;1759&lt;/item&gt;&lt;item&gt;1760&lt;/item&gt;&lt;/record-ids&gt;&lt;/item&gt;&lt;/Libraries&gt;"/>
  </w:docVars>
  <w:rsids>
    <w:rsidRoot w:val="002576DF"/>
    <w:rsid w:val="000039C5"/>
    <w:rsid w:val="000168B2"/>
    <w:rsid w:val="0003554C"/>
    <w:rsid w:val="0004209E"/>
    <w:rsid w:val="00045DA2"/>
    <w:rsid w:val="00063882"/>
    <w:rsid w:val="001016C8"/>
    <w:rsid w:val="00121257"/>
    <w:rsid w:val="00126F96"/>
    <w:rsid w:val="0017673D"/>
    <w:rsid w:val="0018133D"/>
    <w:rsid w:val="00191F32"/>
    <w:rsid w:val="001F720D"/>
    <w:rsid w:val="002540FA"/>
    <w:rsid w:val="002576DF"/>
    <w:rsid w:val="00282949"/>
    <w:rsid w:val="00295E3B"/>
    <w:rsid w:val="002A56AC"/>
    <w:rsid w:val="002D2985"/>
    <w:rsid w:val="002F0209"/>
    <w:rsid w:val="00300E35"/>
    <w:rsid w:val="00314C14"/>
    <w:rsid w:val="00321562"/>
    <w:rsid w:val="0032169B"/>
    <w:rsid w:val="003222F5"/>
    <w:rsid w:val="0032728A"/>
    <w:rsid w:val="00344D4E"/>
    <w:rsid w:val="003659A1"/>
    <w:rsid w:val="0038600F"/>
    <w:rsid w:val="003F063B"/>
    <w:rsid w:val="00412BC4"/>
    <w:rsid w:val="004757EA"/>
    <w:rsid w:val="0048297D"/>
    <w:rsid w:val="0048746A"/>
    <w:rsid w:val="00497BCB"/>
    <w:rsid w:val="00531A41"/>
    <w:rsid w:val="005B4289"/>
    <w:rsid w:val="005B7F25"/>
    <w:rsid w:val="005E5D96"/>
    <w:rsid w:val="005F2A3A"/>
    <w:rsid w:val="005F324D"/>
    <w:rsid w:val="005F333C"/>
    <w:rsid w:val="00614620"/>
    <w:rsid w:val="0063346B"/>
    <w:rsid w:val="00646025"/>
    <w:rsid w:val="00664CD5"/>
    <w:rsid w:val="006668D4"/>
    <w:rsid w:val="00694813"/>
    <w:rsid w:val="006B018F"/>
    <w:rsid w:val="006B280E"/>
    <w:rsid w:val="006B43CC"/>
    <w:rsid w:val="00713C34"/>
    <w:rsid w:val="0072719C"/>
    <w:rsid w:val="007516C1"/>
    <w:rsid w:val="00770981"/>
    <w:rsid w:val="007D18C9"/>
    <w:rsid w:val="007E547A"/>
    <w:rsid w:val="00845E16"/>
    <w:rsid w:val="00851DC2"/>
    <w:rsid w:val="00874B05"/>
    <w:rsid w:val="0088105E"/>
    <w:rsid w:val="008B637E"/>
    <w:rsid w:val="008C07F6"/>
    <w:rsid w:val="00906B27"/>
    <w:rsid w:val="009253F8"/>
    <w:rsid w:val="009367E1"/>
    <w:rsid w:val="00962EC4"/>
    <w:rsid w:val="00993EBC"/>
    <w:rsid w:val="009F4F0E"/>
    <w:rsid w:val="00A1036D"/>
    <w:rsid w:val="00A118CE"/>
    <w:rsid w:val="00A160CC"/>
    <w:rsid w:val="00A27F2F"/>
    <w:rsid w:val="00A4228E"/>
    <w:rsid w:val="00A57ECB"/>
    <w:rsid w:val="00A70162"/>
    <w:rsid w:val="00AE5EF8"/>
    <w:rsid w:val="00AF4BB8"/>
    <w:rsid w:val="00B811B9"/>
    <w:rsid w:val="00B83698"/>
    <w:rsid w:val="00B851FF"/>
    <w:rsid w:val="00BD0F36"/>
    <w:rsid w:val="00BD71AA"/>
    <w:rsid w:val="00C07ED9"/>
    <w:rsid w:val="00C4239B"/>
    <w:rsid w:val="00C42DAD"/>
    <w:rsid w:val="00C4673A"/>
    <w:rsid w:val="00C51D91"/>
    <w:rsid w:val="00C545E7"/>
    <w:rsid w:val="00C80E51"/>
    <w:rsid w:val="00CA4C61"/>
    <w:rsid w:val="00CF1828"/>
    <w:rsid w:val="00D13F64"/>
    <w:rsid w:val="00D71985"/>
    <w:rsid w:val="00DC0F11"/>
    <w:rsid w:val="00DF4B69"/>
    <w:rsid w:val="00E06156"/>
    <w:rsid w:val="00E06961"/>
    <w:rsid w:val="00E1084E"/>
    <w:rsid w:val="00E10C20"/>
    <w:rsid w:val="00E11DDB"/>
    <w:rsid w:val="00E24B27"/>
    <w:rsid w:val="00E320B2"/>
    <w:rsid w:val="00E37958"/>
    <w:rsid w:val="00E7235B"/>
    <w:rsid w:val="00E74B32"/>
    <w:rsid w:val="00E85D90"/>
    <w:rsid w:val="00E96485"/>
    <w:rsid w:val="00F1456E"/>
    <w:rsid w:val="00F646C9"/>
    <w:rsid w:val="00F851ED"/>
    <w:rsid w:val="00F870D5"/>
    <w:rsid w:val="00F87CB9"/>
    <w:rsid w:val="00FC012E"/>
    <w:rsid w:val="00FC322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263AC"/>
  <w15:chartTrackingRefBased/>
  <w15:docId w15:val="{EAE22FAE-9DDE-40AB-8F4E-9E901A550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6DF"/>
    <w:pPr>
      <w:spacing w:after="160" w:line="480" w:lineRule="auto"/>
    </w:pPr>
    <w:rPr>
      <w:rFonts w:ascii="Times New Roman" w:eastAsia="Calibri" w:hAnsi="Times New Roman"/>
      <w:sz w:val="22"/>
      <w:szCs w:val="22"/>
      <w:lang w:eastAsia="en-US"/>
    </w:rPr>
  </w:style>
  <w:style w:type="paragraph" w:styleId="Heading1">
    <w:name w:val="heading 1"/>
    <w:basedOn w:val="Normal"/>
    <w:next w:val="Normal"/>
    <w:link w:val="Heading1Char"/>
    <w:uiPriority w:val="9"/>
    <w:qFormat/>
    <w:rsid w:val="0063346B"/>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2576DF"/>
    <w:pPr>
      <w:keepNext/>
      <w:keepLines/>
      <w:spacing w:before="40" w:after="0"/>
      <w:outlineLvl w:val="1"/>
    </w:pPr>
    <w:rPr>
      <w:rFonts w:eastAsia="Yu Gothic Light" w:cs="Times New Roman"/>
      <w:b/>
      <w:sz w:val="26"/>
      <w:szCs w:val="26"/>
    </w:rPr>
  </w:style>
  <w:style w:type="paragraph" w:styleId="Heading3">
    <w:name w:val="heading 3"/>
    <w:basedOn w:val="Normal"/>
    <w:next w:val="Normal"/>
    <w:link w:val="Heading3Char"/>
    <w:uiPriority w:val="9"/>
    <w:unhideWhenUsed/>
    <w:qFormat/>
    <w:rsid w:val="002576DF"/>
    <w:pPr>
      <w:keepNext/>
      <w:keepLines/>
      <w:spacing w:before="40" w:after="0"/>
      <w:outlineLvl w:val="2"/>
    </w:pPr>
    <w:rPr>
      <w:rFonts w:eastAsia="Yu Gothic Light"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2576DF"/>
    <w:rPr>
      <w:rFonts w:ascii="Times New Roman" w:eastAsia="Yu Gothic Light" w:hAnsi="Times New Roman" w:cs="Times New Roman"/>
      <w:b/>
      <w:sz w:val="26"/>
      <w:szCs w:val="26"/>
      <w:lang w:eastAsia="en-US"/>
    </w:rPr>
  </w:style>
  <w:style w:type="character" w:customStyle="1" w:styleId="Heading3Char">
    <w:name w:val="Heading 3 Char"/>
    <w:link w:val="Heading3"/>
    <w:uiPriority w:val="9"/>
    <w:rsid w:val="002576DF"/>
    <w:rPr>
      <w:rFonts w:ascii="Times New Roman" w:eastAsia="Yu Gothic Light" w:hAnsi="Times New Roman" w:cs="Times New Roman"/>
      <w:b/>
      <w:szCs w:val="24"/>
      <w:lang w:eastAsia="en-US"/>
    </w:rPr>
  </w:style>
  <w:style w:type="character" w:styleId="CommentReference">
    <w:name w:val="annotation reference"/>
    <w:uiPriority w:val="99"/>
    <w:semiHidden/>
    <w:unhideWhenUsed/>
    <w:rsid w:val="002576DF"/>
    <w:rPr>
      <w:sz w:val="16"/>
      <w:szCs w:val="16"/>
    </w:rPr>
  </w:style>
  <w:style w:type="paragraph" w:styleId="CommentText">
    <w:name w:val="annotation text"/>
    <w:basedOn w:val="Normal"/>
    <w:link w:val="CommentTextChar"/>
    <w:uiPriority w:val="99"/>
    <w:unhideWhenUsed/>
    <w:rsid w:val="002576DF"/>
    <w:pPr>
      <w:spacing w:line="240" w:lineRule="auto"/>
    </w:pPr>
    <w:rPr>
      <w:sz w:val="20"/>
      <w:szCs w:val="20"/>
    </w:rPr>
  </w:style>
  <w:style w:type="character" w:customStyle="1" w:styleId="CommentTextChar">
    <w:name w:val="Comment Text Char"/>
    <w:link w:val="CommentText"/>
    <w:uiPriority w:val="99"/>
    <w:rsid w:val="002576DF"/>
    <w:rPr>
      <w:rFonts w:ascii="Times New Roman" w:eastAsia="Calibri" w:hAnsi="Times New Roman"/>
      <w:sz w:val="20"/>
      <w:szCs w:val="20"/>
      <w:lang w:eastAsia="en-US"/>
    </w:rPr>
  </w:style>
  <w:style w:type="paragraph" w:styleId="NoSpacing">
    <w:name w:val="No Spacing"/>
    <w:uiPriority w:val="1"/>
    <w:qFormat/>
    <w:rsid w:val="002576DF"/>
    <w:rPr>
      <w:rFonts w:eastAsia="Calibri"/>
      <w:sz w:val="22"/>
      <w:szCs w:val="22"/>
      <w:lang w:eastAsia="en-US"/>
    </w:rPr>
  </w:style>
  <w:style w:type="paragraph" w:styleId="Footer">
    <w:name w:val="footer"/>
    <w:basedOn w:val="Normal"/>
    <w:link w:val="FooterChar"/>
    <w:uiPriority w:val="99"/>
    <w:unhideWhenUsed/>
    <w:rsid w:val="002576DF"/>
    <w:pPr>
      <w:tabs>
        <w:tab w:val="center" w:pos="4513"/>
        <w:tab w:val="right" w:pos="9026"/>
      </w:tabs>
      <w:spacing w:after="0" w:line="240" w:lineRule="auto"/>
    </w:pPr>
  </w:style>
  <w:style w:type="character" w:customStyle="1" w:styleId="FooterChar">
    <w:name w:val="Footer Char"/>
    <w:link w:val="Footer"/>
    <w:uiPriority w:val="99"/>
    <w:rsid w:val="002576DF"/>
    <w:rPr>
      <w:rFonts w:ascii="Times New Roman" w:eastAsia="Calibri" w:hAnsi="Times New Roman"/>
      <w:lang w:eastAsia="en-US"/>
    </w:rPr>
  </w:style>
  <w:style w:type="table" w:styleId="TableGrid">
    <w:name w:val="Table Grid"/>
    <w:basedOn w:val="TableNormal"/>
    <w:uiPriority w:val="39"/>
    <w:rsid w:val="002576DF"/>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95E3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95E3B"/>
    <w:rPr>
      <w:rFonts w:ascii="Times New Roman" w:eastAsia="Calibri" w:hAnsi="Times New Roman" w:cs="Times New Roman"/>
      <w:noProof/>
      <w:sz w:val="22"/>
      <w:szCs w:val="22"/>
      <w:lang w:val="en-US" w:eastAsia="en-US"/>
    </w:rPr>
  </w:style>
  <w:style w:type="paragraph" w:customStyle="1" w:styleId="EndNoteBibliography">
    <w:name w:val="EndNote Bibliography"/>
    <w:basedOn w:val="Normal"/>
    <w:link w:val="EndNoteBibliographyChar"/>
    <w:rsid w:val="00295E3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95E3B"/>
    <w:rPr>
      <w:rFonts w:ascii="Times New Roman" w:eastAsia="Calibri" w:hAnsi="Times New Roman" w:cs="Times New Roman"/>
      <w:noProof/>
      <w:sz w:val="22"/>
      <w:szCs w:val="22"/>
      <w:lang w:val="en-US" w:eastAsia="en-US"/>
    </w:rPr>
  </w:style>
  <w:style w:type="character" w:styleId="Hyperlink">
    <w:name w:val="Hyperlink"/>
    <w:basedOn w:val="DefaultParagraphFont"/>
    <w:uiPriority w:val="99"/>
    <w:unhideWhenUsed/>
    <w:rsid w:val="00497BCB"/>
    <w:rPr>
      <w:color w:val="0563C1" w:themeColor="hyperlink"/>
      <w:u w:val="single"/>
    </w:rPr>
  </w:style>
  <w:style w:type="character" w:styleId="UnresolvedMention">
    <w:name w:val="Unresolved Mention"/>
    <w:basedOn w:val="DefaultParagraphFont"/>
    <w:uiPriority w:val="99"/>
    <w:semiHidden/>
    <w:unhideWhenUsed/>
    <w:rsid w:val="00497BC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728A"/>
    <w:pPr>
      <w:spacing w:line="480" w:lineRule="auto"/>
    </w:pPr>
    <w:rPr>
      <w:b/>
      <w:bCs/>
    </w:rPr>
  </w:style>
  <w:style w:type="character" w:customStyle="1" w:styleId="CommentSubjectChar">
    <w:name w:val="Comment Subject Char"/>
    <w:basedOn w:val="CommentTextChar"/>
    <w:link w:val="CommentSubject"/>
    <w:uiPriority w:val="99"/>
    <w:semiHidden/>
    <w:rsid w:val="0032728A"/>
    <w:rPr>
      <w:rFonts w:ascii="Times New Roman" w:eastAsia="Calibri" w:hAnsi="Times New Roman"/>
      <w:b/>
      <w:bCs/>
      <w:sz w:val="20"/>
      <w:szCs w:val="20"/>
      <w:lang w:eastAsia="en-US"/>
    </w:rPr>
  </w:style>
  <w:style w:type="paragraph" w:styleId="BalloonText">
    <w:name w:val="Balloon Text"/>
    <w:basedOn w:val="Normal"/>
    <w:link w:val="BalloonTextChar"/>
    <w:uiPriority w:val="99"/>
    <w:semiHidden/>
    <w:unhideWhenUsed/>
    <w:rsid w:val="003272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728A"/>
    <w:rPr>
      <w:rFonts w:ascii="Segoe UI" w:eastAsia="Calibri" w:hAnsi="Segoe UI" w:cs="Segoe UI"/>
      <w:sz w:val="18"/>
      <w:szCs w:val="18"/>
      <w:lang w:eastAsia="en-US"/>
    </w:rPr>
  </w:style>
  <w:style w:type="character" w:customStyle="1" w:styleId="Heading1Char">
    <w:name w:val="Heading 1 Char"/>
    <w:basedOn w:val="DefaultParagraphFont"/>
    <w:link w:val="Heading1"/>
    <w:uiPriority w:val="9"/>
    <w:rsid w:val="0063346B"/>
    <w:rPr>
      <w:rFonts w:asciiTheme="majorHAnsi" w:eastAsiaTheme="majorEastAsia" w:hAnsiTheme="majorHAnsi" w:cstheme="majorBidi"/>
      <w:b/>
      <w:bCs/>
      <w:kern w:val="32"/>
      <w:sz w:val="32"/>
      <w:szCs w:val="32"/>
      <w:lang w:eastAsia="en-US"/>
    </w:rPr>
  </w:style>
  <w:style w:type="paragraph" w:styleId="Revision">
    <w:name w:val="Revision"/>
    <w:hidden/>
    <w:uiPriority w:val="99"/>
    <w:semiHidden/>
    <w:rsid w:val="00A118CE"/>
    <w:rPr>
      <w:rFonts w:ascii="Times New Roman" w:eastAsia="Calibri" w:hAnsi="Times New Roman"/>
      <w:sz w:val="22"/>
      <w:szCs w:val="22"/>
      <w:lang w:eastAsia="en-US"/>
    </w:rPr>
  </w:style>
  <w:style w:type="character" w:customStyle="1" w:styleId="docsum-authors">
    <w:name w:val="docsum-authors"/>
    <w:basedOn w:val="DefaultParagraphFont"/>
    <w:rsid w:val="00C42DAD"/>
  </w:style>
  <w:style w:type="character" w:customStyle="1" w:styleId="docsum-journal-citation">
    <w:name w:val="docsum-journal-citation"/>
    <w:basedOn w:val="DefaultParagraphFont"/>
    <w:rsid w:val="00C42D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20139">
      <w:bodyDiv w:val="1"/>
      <w:marLeft w:val="0"/>
      <w:marRight w:val="0"/>
      <w:marTop w:val="0"/>
      <w:marBottom w:val="0"/>
      <w:divBdr>
        <w:top w:val="none" w:sz="0" w:space="0" w:color="auto"/>
        <w:left w:val="none" w:sz="0" w:space="0" w:color="auto"/>
        <w:bottom w:val="none" w:sz="0" w:space="0" w:color="auto"/>
        <w:right w:val="none" w:sz="0" w:space="0" w:color="auto"/>
      </w:divBdr>
      <w:divsChild>
        <w:div w:id="325939808">
          <w:marLeft w:val="0"/>
          <w:marRight w:val="0"/>
          <w:marTop w:val="0"/>
          <w:marBottom w:val="0"/>
          <w:divBdr>
            <w:top w:val="none" w:sz="0" w:space="0" w:color="auto"/>
            <w:left w:val="none" w:sz="0" w:space="0" w:color="auto"/>
            <w:bottom w:val="none" w:sz="0" w:space="0" w:color="auto"/>
            <w:right w:val="none" w:sz="0" w:space="0" w:color="auto"/>
          </w:divBdr>
        </w:div>
      </w:divsChild>
    </w:div>
    <w:div w:id="313923042">
      <w:bodyDiv w:val="1"/>
      <w:marLeft w:val="0"/>
      <w:marRight w:val="0"/>
      <w:marTop w:val="0"/>
      <w:marBottom w:val="0"/>
      <w:divBdr>
        <w:top w:val="none" w:sz="0" w:space="0" w:color="auto"/>
        <w:left w:val="none" w:sz="0" w:space="0" w:color="auto"/>
        <w:bottom w:val="none" w:sz="0" w:space="0" w:color="auto"/>
        <w:right w:val="none" w:sz="0" w:space="0" w:color="auto"/>
      </w:divBdr>
      <w:divsChild>
        <w:div w:id="1606767852">
          <w:marLeft w:val="0"/>
          <w:marRight w:val="0"/>
          <w:marTop w:val="0"/>
          <w:marBottom w:val="0"/>
          <w:divBdr>
            <w:top w:val="none" w:sz="0" w:space="0" w:color="auto"/>
            <w:left w:val="none" w:sz="0" w:space="0" w:color="auto"/>
            <w:bottom w:val="none" w:sz="0" w:space="0" w:color="auto"/>
            <w:right w:val="none" w:sz="0" w:space="0" w:color="auto"/>
          </w:divBdr>
        </w:div>
      </w:divsChild>
    </w:div>
    <w:div w:id="560673647">
      <w:bodyDiv w:val="1"/>
      <w:marLeft w:val="0"/>
      <w:marRight w:val="0"/>
      <w:marTop w:val="0"/>
      <w:marBottom w:val="0"/>
      <w:divBdr>
        <w:top w:val="none" w:sz="0" w:space="0" w:color="auto"/>
        <w:left w:val="none" w:sz="0" w:space="0" w:color="auto"/>
        <w:bottom w:val="none" w:sz="0" w:space="0" w:color="auto"/>
        <w:right w:val="none" w:sz="0" w:space="0" w:color="auto"/>
      </w:divBdr>
    </w:div>
    <w:div w:id="761297962">
      <w:bodyDiv w:val="1"/>
      <w:marLeft w:val="0"/>
      <w:marRight w:val="0"/>
      <w:marTop w:val="0"/>
      <w:marBottom w:val="0"/>
      <w:divBdr>
        <w:top w:val="none" w:sz="0" w:space="0" w:color="auto"/>
        <w:left w:val="none" w:sz="0" w:space="0" w:color="auto"/>
        <w:bottom w:val="none" w:sz="0" w:space="0" w:color="auto"/>
        <w:right w:val="none" w:sz="0" w:space="0" w:color="auto"/>
      </w:divBdr>
      <w:divsChild>
        <w:div w:id="1837067980">
          <w:marLeft w:val="0"/>
          <w:marRight w:val="0"/>
          <w:marTop w:val="0"/>
          <w:marBottom w:val="0"/>
          <w:divBdr>
            <w:top w:val="none" w:sz="0" w:space="0" w:color="auto"/>
            <w:left w:val="none" w:sz="0" w:space="0" w:color="auto"/>
            <w:bottom w:val="none" w:sz="0" w:space="0" w:color="auto"/>
            <w:right w:val="none" w:sz="0" w:space="0" w:color="auto"/>
          </w:divBdr>
        </w:div>
      </w:divsChild>
    </w:div>
    <w:div w:id="1135609915">
      <w:bodyDiv w:val="1"/>
      <w:marLeft w:val="0"/>
      <w:marRight w:val="0"/>
      <w:marTop w:val="0"/>
      <w:marBottom w:val="0"/>
      <w:divBdr>
        <w:top w:val="none" w:sz="0" w:space="0" w:color="auto"/>
        <w:left w:val="none" w:sz="0" w:space="0" w:color="auto"/>
        <w:bottom w:val="none" w:sz="0" w:space="0" w:color="auto"/>
        <w:right w:val="none" w:sz="0" w:space="0" w:color="auto"/>
      </w:divBdr>
    </w:div>
    <w:div w:id="1236471037">
      <w:bodyDiv w:val="1"/>
      <w:marLeft w:val="0"/>
      <w:marRight w:val="0"/>
      <w:marTop w:val="0"/>
      <w:marBottom w:val="0"/>
      <w:divBdr>
        <w:top w:val="none" w:sz="0" w:space="0" w:color="auto"/>
        <w:left w:val="none" w:sz="0" w:space="0" w:color="auto"/>
        <w:bottom w:val="none" w:sz="0" w:space="0" w:color="auto"/>
        <w:right w:val="none" w:sz="0" w:space="0" w:color="auto"/>
      </w:divBdr>
    </w:div>
    <w:div w:id="1370958482">
      <w:bodyDiv w:val="1"/>
      <w:marLeft w:val="0"/>
      <w:marRight w:val="0"/>
      <w:marTop w:val="0"/>
      <w:marBottom w:val="0"/>
      <w:divBdr>
        <w:top w:val="none" w:sz="0" w:space="0" w:color="auto"/>
        <w:left w:val="none" w:sz="0" w:space="0" w:color="auto"/>
        <w:bottom w:val="none" w:sz="0" w:space="0" w:color="auto"/>
        <w:right w:val="none" w:sz="0" w:space="0" w:color="auto"/>
      </w:divBdr>
    </w:div>
    <w:div w:id="1519006204">
      <w:bodyDiv w:val="1"/>
      <w:marLeft w:val="0"/>
      <w:marRight w:val="0"/>
      <w:marTop w:val="0"/>
      <w:marBottom w:val="0"/>
      <w:divBdr>
        <w:top w:val="none" w:sz="0" w:space="0" w:color="auto"/>
        <w:left w:val="none" w:sz="0" w:space="0" w:color="auto"/>
        <w:bottom w:val="none" w:sz="0" w:space="0" w:color="auto"/>
        <w:right w:val="none" w:sz="0" w:space="0" w:color="auto"/>
      </w:divBdr>
      <w:divsChild>
        <w:div w:id="343367559">
          <w:marLeft w:val="0"/>
          <w:marRight w:val="0"/>
          <w:marTop w:val="0"/>
          <w:marBottom w:val="0"/>
          <w:divBdr>
            <w:top w:val="none" w:sz="0" w:space="0" w:color="auto"/>
            <w:left w:val="none" w:sz="0" w:space="0" w:color="auto"/>
            <w:bottom w:val="none" w:sz="0" w:space="0" w:color="auto"/>
            <w:right w:val="none" w:sz="0" w:space="0" w:color="auto"/>
          </w:divBdr>
        </w:div>
      </w:divsChild>
    </w:div>
    <w:div w:id="1935288076">
      <w:bodyDiv w:val="1"/>
      <w:marLeft w:val="0"/>
      <w:marRight w:val="0"/>
      <w:marTop w:val="0"/>
      <w:marBottom w:val="0"/>
      <w:divBdr>
        <w:top w:val="none" w:sz="0" w:space="0" w:color="auto"/>
        <w:left w:val="none" w:sz="0" w:space="0" w:color="auto"/>
        <w:bottom w:val="none" w:sz="0" w:space="0" w:color="auto"/>
        <w:right w:val="none" w:sz="0" w:space="0" w:color="auto"/>
      </w:divBdr>
      <w:divsChild>
        <w:div w:id="44719690">
          <w:marLeft w:val="0"/>
          <w:marRight w:val="0"/>
          <w:marTop w:val="0"/>
          <w:marBottom w:val="0"/>
          <w:divBdr>
            <w:top w:val="none" w:sz="0" w:space="0" w:color="auto"/>
            <w:left w:val="none" w:sz="0" w:space="0" w:color="auto"/>
            <w:bottom w:val="none" w:sz="0" w:space="0" w:color="auto"/>
            <w:right w:val="none" w:sz="0" w:space="0" w:color="auto"/>
          </w:divBdr>
        </w:div>
      </w:divsChild>
    </w:div>
    <w:div w:id="1943877979">
      <w:bodyDiv w:val="1"/>
      <w:marLeft w:val="0"/>
      <w:marRight w:val="0"/>
      <w:marTop w:val="0"/>
      <w:marBottom w:val="0"/>
      <w:divBdr>
        <w:top w:val="none" w:sz="0" w:space="0" w:color="auto"/>
        <w:left w:val="none" w:sz="0" w:space="0" w:color="auto"/>
        <w:bottom w:val="none" w:sz="0" w:space="0" w:color="auto"/>
        <w:right w:val="none" w:sz="0" w:space="0" w:color="auto"/>
      </w:divBdr>
      <w:divsChild>
        <w:div w:id="5104107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lan.cameron.2@glasgow.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160</Words>
  <Characters>2371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Cameron</dc:creator>
  <cp:keywords/>
  <dc:description/>
  <cp:lastModifiedBy>Abdul-Rahim, Azmil</cp:lastModifiedBy>
  <cp:revision>2</cp:revision>
  <dcterms:created xsi:type="dcterms:W3CDTF">2023-06-06T13:47:00Z</dcterms:created>
  <dcterms:modified xsi:type="dcterms:W3CDTF">2023-06-06T13:47:00Z</dcterms:modified>
</cp:coreProperties>
</file>